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EE7E04" w14:textId="77777777" w:rsidR="00A017EB" w:rsidRPr="009E5A1A" w:rsidRDefault="008520F4" w:rsidP="00447F79">
      <w:pPr>
        <w:wordWrap/>
        <w:spacing w:line="480" w:lineRule="auto"/>
        <w:rPr>
          <w:rFonts w:ascii="Times New Roman" w:eastAsiaTheme="minorHAnsi" w:hAnsi="Times New Roman" w:cs="Times New Roman"/>
        </w:rPr>
      </w:pPr>
      <w:bookmarkStart w:id="0" w:name="_GoBack"/>
      <w:bookmarkEnd w:id="0"/>
      <w:r>
        <w:rPr>
          <w:rFonts w:ascii="Times New Roman" w:eastAsiaTheme="majorHAnsi" w:hAnsi="Times New Roman" w:cs="Times New Roman" w:hint="eastAsia"/>
        </w:rPr>
        <w:t>Supporting Information</w:t>
      </w:r>
      <w:r w:rsidR="00A017EB" w:rsidRPr="009E5A1A">
        <w:rPr>
          <w:rFonts w:ascii="Times New Roman" w:eastAsiaTheme="majorHAnsi" w:hAnsi="Times New Roman" w:cs="Times New Roman"/>
        </w:rPr>
        <w:t xml:space="preserve"> Material</w:t>
      </w:r>
      <w:r w:rsidR="00CB50F4" w:rsidRPr="009E5A1A">
        <w:rPr>
          <w:rFonts w:ascii="Times New Roman" w:eastAsiaTheme="majorHAnsi" w:hAnsi="Times New Roman" w:cs="Times New Roman" w:hint="eastAsia"/>
        </w:rPr>
        <w:t>s</w:t>
      </w:r>
      <w:r w:rsidR="00A017EB" w:rsidRPr="009E5A1A">
        <w:rPr>
          <w:rFonts w:ascii="Times New Roman" w:eastAsiaTheme="majorHAnsi" w:hAnsi="Times New Roman" w:cs="Times New Roman"/>
        </w:rPr>
        <w:t xml:space="preserve"> and Methods</w:t>
      </w:r>
    </w:p>
    <w:p w14:paraId="0A6535B3" w14:textId="77777777" w:rsidR="00A017EB" w:rsidRPr="009E5A1A" w:rsidRDefault="00A017EB" w:rsidP="00447F79">
      <w:pPr>
        <w:wordWrap/>
        <w:spacing w:line="480" w:lineRule="auto"/>
        <w:rPr>
          <w:rFonts w:ascii="Times New Roman" w:eastAsiaTheme="minorHAnsi" w:hAnsi="Times New Roman" w:cs="Times New Roman"/>
        </w:rPr>
      </w:pPr>
      <w:r w:rsidRPr="009E5A1A">
        <w:rPr>
          <w:rFonts w:ascii="Times New Roman" w:eastAsiaTheme="minorHAnsi" w:hAnsi="Times New Roman" w:cs="Times New Roman"/>
        </w:rPr>
        <w:t>&lt;Patients criteria&gt;</w:t>
      </w:r>
    </w:p>
    <w:p w14:paraId="67C9CA20" w14:textId="77777777" w:rsidR="00A017EB" w:rsidRPr="009E5A1A" w:rsidRDefault="00A017EB" w:rsidP="00447F79">
      <w:pPr>
        <w:wordWrap/>
        <w:spacing w:line="480" w:lineRule="auto"/>
        <w:rPr>
          <w:rFonts w:ascii="Times New Roman" w:eastAsiaTheme="minorHAnsi" w:hAnsi="Times New Roman" w:cs="Times New Roman"/>
        </w:rPr>
      </w:pPr>
      <w:r w:rsidRPr="009E5A1A">
        <w:rPr>
          <w:rFonts w:ascii="Times New Roman" w:eastAsiaTheme="minorHAnsi" w:hAnsi="Times New Roman" w:cs="Times New Roman"/>
        </w:rPr>
        <w:tab/>
        <w:t>Eligible patients met the following criteria: age between 20 and 60 years with uncontrolled type 2 diabetes, and insulin therapy less than 10 years, if taken. We excluded the patients with type 1 diabetes, diabetes due to other endocrine diseases, positive anti-GAD antibody, fasting C-peptide level less than 1.0 ng/mL, and other medical conditions or histories such as pregnancy, severe cardiovascular disease, malignancy, major organ dysfunction, and incongruity for surgery. 22 patients with T2DM were recruited, and fasting blood samples were collected before surgery at indicated time points after metabolic surgery (7 days, 3 months, and 12 months). Patient samples were separated into the “improved” and the “non-improved” groups according to the HbA1c value of 7%. This value is recommended as a reasonable glycemic goal for non-pregnant adults by the American Diabetes Association.</w:t>
      </w:r>
      <w:r w:rsidR="000A421B" w:rsidRPr="009E5A1A">
        <w:rPr>
          <w:rFonts w:ascii="Times New Roman" w:eastAsiaTheme="minorHAnsi" w:hAnsi="Times New Roman" w:cs="Times New Roman"/>
        </w:rPr>
        <w:fldChar w:fldCharType="begin"/>
      </w:r>
      <w:r w:rsidR="001B2A0F" w:rsidRPr="009E5A1A">
        <w:rPr>
          <w:rFonts w:ascii="Times New Roman" w:eastAsiaTheme="minorHAnsi" w:hAnsi="Times New Roman" w:cs="Times New Roman"/>
        </w:rPr>
        <w:instrText xml:space="preserve"> ADDIN EN.CITE &lt;EndNote&gt;&lt;Cite&gt;&lt;Year&gt;2013&lt;/Year&gt;&lt;RecNum&gt;1532&lt;/RecNum&gt;&lt;DisplayText&gt;[1]&lt;/DisplayText&gt;&lt;record&gt;&lt;rec-number&gt;1532&lt;/rec-number&gt;&lt;foreign-keys&gt;&lt;key app="EN" db-id="xfa2e5d9ee2e5de0awe5pv0vff09dpw2rxta"&gt;1532&lt;/key&gt;&lt;/foreign-keys&gt;&lt;ref-type name="Journal Article"&gt;17&lt;/ref-type&gt;&lt;contributors&gt;&lt;/contributors&gt;&lt;titles&gt;&lt;title&gt;Executive summary: Standards of medical care in diabetes--2013&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4-10&lt;/pages&gt;&lt;volume&gt;36 Suppl 1&lt;/volume&gt;&lt;edition&gt;2013/01/04&lt;/edition&gt;&lt;dates&gt;&lt;year&gt;2013&lt;/year&gt;&lt;pub-dates&gt;&lt;date&gt;Jan&lt;/date&gt;&lt;/pub-dates&gt;&lt;/dates&gt;&lt;isbn&gt;1935-5548 (Electronic)&amp;#xD;0149-5992 (Linking)&lt;/isbn&gt;&lt;accession-num&gt;23264424&lt;/accession-num&gt;&lt;urls&gt;&lt;related-urls&gt;&lt;url&gt;http://www.ncbi.nlm.nih.gov/pubmed/23264424&lt;/url&gt;&lt;/related-urls&gt;&lt;/urls&gt;&lt;custom2&gt;3537272&lt;/custom2&gt;&lt;electronic-resource-num&gt;10.2337/dc13-S004&lt;/electronic-resource-num&gt;&lt;language&gt;eng&lt;/language&gt;&lt;/record&gt;&lt;/Cite&gt;&lt;/EndNote&gt;</w:instrText>
      </w:r>
      <w:r w:rsidR="000A421B" w:rsidRPr="009E5A1A">
        <w:rPr>
          <w:rFonts w:ascii="Times New Roman" w:eastAsiaTheme="minorHAnsi" w:hAnsi="Times New Roman" w:cs="Times New Roman"/>
        </w:rPr>
        <w:fldChar w:fldCharType="separate"/>
      </w:r>
      <w:r w:rsidR="001B2A0F" w:rsidRPr="009E5A1A">
        <w:rPr>
          <w:rFonts w:ascii="Times New Roman" w:eastAsiaTheme="minorHAnsi" w:hAnsi="Times New Roman" w:cs="Times New Roman"/>
          <w:noProof/>
        </w:rPr>
        <w:t>[</w:t>
      </w:r>
      <w:hyperlink w:anchor="_ENREF_1" w:tooltip=", 2013 #1532" w:history="1">
        <w:r w:rsidR="00447F79" w:rsidRPr="009E5A1A">
          <w:rPr>
            <w:rFonts w:ascii="Times New Roman" w:eastAsiaTheme="minorHAnsi" w:hAnsi="Times New Roman" w:cs="Times New Roman"/>
            <w:noProof/>
          </w:rPr>
          <w:t>1</w:t>
        </w:r>
      </w:hyperlink>
      <w:r w:rsidR="001B2A0F" w:rsidRPr="009E5A1A">
        <w:rPr>
          <w:rFonts w:ascii="Times New Roman" w:eastAsiaTheme="minorHAnsi" w:hAnsi="Times New Roman" w:cs="Times New Roman"/>
          <w:noProof/>
        </w:rPr>
        <w:t>]</w:t>
      </w:r>
      <w:r w:rsidR="000A421B" w:rsidRPr="009E5A1A">
        <w:rPr>
          <w:rFonts w:ascii="Times New Roman" w:eastAsiaTheme="minorHAnsi" w:hAnsi="Times New Roman" w:cs="Times New Roman"/>
        </w:rPr>
        <w:fldChar w:fldCharType="end"/>
      </w:r>
      <w:r w:rsidRPr="009E5A1A">
        <w:rPr>
          <w:rFonts w:ascii="Times New Roman" w:eastAsiaTheme="minorHAnsi" w:hAnsi="Times New Roman" w:cs="Times New Roman"/>
        </w:rPr>
        <w:t xml:space="preserve"> We did not match the patients based on age or gender for the improved and non-improved groups, since these groups were assigned after the follow-up. </w:t>
      </w:r>
    </w:p>
    <w:p w14:paraId="435C0D02" w14:textId="77777777" w:rsidR="00A017EB" w:rsidRPr="009E5A1A" w:rsidRDefault="00A017EB" w:rsidP="00447F79">
      <w:pPr>
        <w:wordWrap/>
        <w:spacing w:line="480" w:lineRule="auto"/>
        <w:rPr>
          <w:rFonts w:ascii="Times New Roman" w:eastAsiaTheme="minorHAnsi" w:hAnsi="Times New Roman" w:cs="Times New Roman"/>
        </w:rPr>
      </w:pPr>
    </w:p>
    <w:p w14:paraId="3D6BE855" w14:textId="77777777" w:rsidR="00A017EB" w:rsidRPr="009E5A1A" w:rsidRDefault="00A017EB" w:rsidP="00447F79">
      <w:pPr>
        <w:wordWrap/>
        <w:spacing w:line="480" w:lineRule="auto"/>
        <w:rPr>
          <w:rFonts w:ascii="Times New Roman" w:eastAsiaTheme="minorHAnsi" w:hAnsi="Times New Roman" w:cs="Times New Roman"/>
        </w:rPr>
      </w:pPr>
      <w:r w:rsidRPr="009E5A1A">
        <w:rPr>
          <w:rFonts w:ascii="Times New Roman" w:eastAsiaTheme="minorHAnsi" w:hAnsi="Times New Roman" w:cs="Times New Roman"/>
        </w:rPr>
        <w:t>&lt;Surgical procedures&gt;</w:t>
      </w:r>
    </w:p>
    <w:p w14:paraId="6FBCE037" w14:textId="77777777" w:rsidR="00A017EB" w:rsidRPr="009E5A1A" w:rsidRDefault="00A017EB" w:rsidP="00447F79">
      <w:pPr>
        <w:wordWrap/>
        <w:spacing w:line="480" w:lineRule="auto"/>
        <w:rPr>
          <w:rFonts w:ascii="Times New Roman" w:eastAsiaTheme="minorHAnsi" w:hAnsi="Times New Roman" w:cs="Times New Roman"/>
        </w:rPr>
      </w:pPr>
      <w:r w:rsidRPr="009E5A1A">
        <w:rPr>
          <w:rFonts w:ascii="Times New Roman" w:eastAsiaTheme="minorHAnsi" w:hAnsi="Times New Roman" w:cs="Times New Roman"/>
        </w:rPr>
        <w:tab/>
        <w:t xml:space="preserve">Patients with BMI over 28 underwent laparoscopic RYGB (n = 12) and those with BMI less than 25 underwent DJB (n = 10). For RYGB, 5 ports and one 3 mm incision for </w:t>
      </w:r>
      <w:proofErr w:type="spellStart"/>
      <w:r w:rsidRPr="009E5A1A">
        <w:rPr>
          <w:rFonts w:ascii="Times New Roman" w:eastAsiaTheme="minorHAnsi" w:hAnsi="Times New Roman" w:cs="Times New Roman"/>
        </w:rPr>
        <w:t>Nathane</w:t>
      </w:r>
      <w:proofErr w:type="spellEnd"/>
      <w:r w:rsidRPr="009E5A1A">
        <w:rPr>
          <w:rFonts w:ascii="Times New Roman" w:eastAsiaTheme="minorHAnsi" w:hAnsi="Times New Roman" w:cs="Times New Roman"/>
        </w:rPr>
        <w:t xml:space="preserve"> retractor were employed, and 80 cm of roux and </w:t>
      </w:r>
      <w:proofErr w:type="spellStart"/>
      <w:r w:rsidRPr="009E5A1A">
        <w:rPr>
          <w:rFonts w:ascii="Times New Roman" w:eastAsiaTheme="minorHAnsi" w:hAnsi="Times New Roman" w:cs="Times New Roman"/>
        </w:rPr>
        <w:t>biliopancreatic</w:t>
      </w:r>
      <w:proofErr w:type="spellEnd"/>
      <w:r w:rsidRPr="009E5A1A">
        <w:rPr>
          <w:rFonts w:ascii="Times New Roman" w:eastAsiaTheme="minorHAnsi" w:hAnsi="Times New Roman" w:cs="Times New Roman"/>
        </w:rPr>
        <w:t xml:space="preserve"> limb was made. Gastric pouch was formed by 4 or 5 linear stapling, and </w:t>
      </w:r>
      <w:proofErr w:type="spellStart"/>
      <w:r w:rsidRPr="009E5A1A">
        <w:rPr>
          <w:rFonts w:ascii="Times New Roman" w:eastAsiaTheme="minorHAnsi" w:hAnsi="Times New Roman" w:cs="Times New Roman"/>
        </w:rPr>
        <w:t>jejuno-jejunostomy</w:t>
      </w:r>
      <w:proofErr w:type="spellEnd"/>
      <w:r w:rsidRPr="009E5A1A">
        <w:rPr>
          <w:rFonts w:ascii="Times New Roman" w:eastAsiaTheme="minorHAnsi" w:hAnsi="Times New Roman" w:cs="Times New Roman"/>
        </w:rPr>
        <w:t xml:space="preserve"> and gastrojejunostomy was made by linear stapler. Leakage test for gastrojejunostomy was performed in all cases. For DJB, all the patients chose the open method although it was left to each patient to choose open or laparoscopic surgery. A median incision of approximately 8 cm was made in upper abdomen. The greater momentum was opened and dissection between the posterior wall of duodenal bulb and head of the pancreas was performed to distal part of duodenal bulb as much as possible. After having the posterior wall of duodenum dissected sufficiently, duodenum was stapled and divided at a distance of at least 4 cm from pylorus. Preservation of the right gastric and right </w:t>
      </w:r>
      <w:proofErr w:type="spellStart"/>
      <w:r w:rsidRPr="009E5A1A">
        <w:rPr>
          <w:rFonts w:ascii="Times New Roman" w:eastAsiaTheme="minorHAnsi" w:hAnsi="Times New Roman" w:cs="Times New Roman"/>
        </w:rPr>
        <w:t>gastroepiploic</w:t>
      </w:r>
      <w:proofErr w:type="spellEnd"/>
      <w:r w:rsidRPr="009E5A1A">
        <w:rPr>
          <w:rFonts w:ascii="Times New Roman" w:eastAsiaTheme="minorHAnsi" w:hAnsi="Times New Roman" w:cs="Times New Roman"/>
        </w:rPr>
        <w:t xml:space="preserve"> vessels was successful in all patients. After transecting jejunum 80 cm from the </w:t>
      </w:r>
      <w:proofErr w:type="spellStart"/>
      <w:r w:rsidRPr="009E5A1A">
        <w:rPr>
          <w:rFonts w:ascii="Times New Roman" w:eastAsiaTheme="minorHAnsi" w:hAnsi="Times New Roman" w:cs="Times New Roman"/>
        </w:rPr>
        <w:t>Treitz</w:t>
      </w:r>
      <w:proofErr w:type="spellEnd"/>
      <w:r w:rsidRPr="009E5A1A">
        <w:rPr>
          <w:rFonts w:ascii="Times New Roman" w:eastAsiaTheme="minorHAnsi" w:hAnsi="Times New Roman" w:cs="Times New Roman"/>
        </w:rPr>
        <w:t xml:space="preserve"> ligament, end-to-end anastomosis of distal jejunum and duodenum was made. About 80 cm from this anastomosis, end-to-side </w:t>
      </w:r>
      <w:proofErr w:type="spellStart"/>
      <w:r w:rsidRPr="009E5A1A">
        <w:rPr>
          <w:rFonts w:ascii="Times New Roman" w:eastAsiaTheme="minorHAnsi" w:hAnsi="Times New Roman" w:cs="Times New Roman"/>
        </w:rPr>
        <w:t>jejuno-jejunostomy</w:t>
      </w:r>
      <w:proofErr w:type="spellEnd"/>
      <w:r w:rsidRPr="009E5A1A">
        <w:rPr>
          <w:rFonts w:ascii="Times New Roman" w:eastAsiaTheme="minorHAnsi" w:hAnsi="Times New Roman" w:cs="Times New Roman"/>
        </w:rPr>
        <w:t xml:space="preserve"> was made. Therefore the common limb began in the lower 160 cm from </w:t>
      </w:r>
      <w:proofErr w:type="spellStart"/>
      <w:r w:rsidRPr="009E5A1A">
        <w:rPr>
          <w:rFonts w:ascii="Times New Roman" w:eastAsiaTheme="minorHAnsi" w:hAnsi="Times New Roman" w:cs="Times New Roman"/>
        </w:rPr>
        <w:t>Treitz</w:t>
      </w:r>
      <w:proofErr w:type="spellEnd"/>
      <w:r w:rsidRPr="009E5A1A">
        <w:rPr>
          <w:rFonts w:ascii="Times New Roman" w:eastAsiaTheme="minorHAnsi" w:hAnsi="Times New Roman" w:cs="Times New Roman"/>
        </w:rPr>
        <w:t xml:space="preserve"> ligament.</w:t>
      </w:r>
      <w:r w:rsidRPr="009E5A1A" w:rsidDel="00A10093">
        <w:rPr>
          <w:rFonts w:ascii="Times New Roman" w:eastAsiaTheme="minorHAnsi" w:hAnsi="Times New Roman" w:cs="Times New Roman"/>
        </w:rPr>
        <w:t xml:space="preserve"> </w:t>
      </w:r>
    </w:p>
    <w:p w14:paraId="3BF287EE" w14:textId="77777777" w:rsidR="00163910" w:rsidRPr="009E5A1A" w:rsidRDefault="002E390F" w:rsidP="00447F79">
      <w:pPr>
        <w:widowControl/>
        <w:wordWrap/>
        <w:autoSpaceDE/>
        <w:autoSpaceDN/>
        <w:spacing w:line="480" w:lineRule="auto"/>
        <w:jc w:val="left"/>
        <w:rPr>
          <w:rFonts w:ascii="Times New Roman" w:eastAsiaTheme="majorHAnsi" w:hAnsi="Times New Roman" w:cs="Times New Roman"/>
          <w:b/>
        </w:rPr>
      </w:pPr>
      <w:r w:rsidRPr="009E5A1A">
        <w:rPr>
          <w:rFonts w:ascii="Times New Roman" w:eastAsiaTheme="majorHAnsi" w:hAnsi="Times New Roman" w:cs="Times New Roman"/>
        </w:rPr>
        <w:br w:type="page"/>
      </w:r>
      <w:r w:rsidR="00163910" w:rsidRPr="009E5A1A">
        <w:rPr>
          <w:rFonts w:ascii="Times New Roman" w:eastAsiaTheme="majorHAnsi" w:hAnsi="Times New Roman" w:cs="Times New Roman"/>
          <w:b/>
        </w:rPr>
        <w:t>Reference:</w:t>
      </w:r>
    </w:p>
    <w:p w14:paraId="6255894E" w14:textId="77777777" w:rsidR="00447F79" w:rsidRPr="00447F79" w:rsidRDefault="002357F4" w:rsidP="00447F79">
      <w:pPr>
        <w:spacing w:line="480" w:lineRule="auto"/>
        <w:ind w:left="720" w:hanging="720"/>
        <w:rPr>
          <w:rFonts w:ascii="맑은 고딕" w:eastAsia="맑은 고딕" w:hAnsi="맑은 고딕" w:cs="Times New Roman"/>
          <w:noProof/>
        </w:rPr>
      </w:pPr>
      <w:r w:rsidRPr="009E5A1A">
        <w:rPr>
          <w:rFonts w:ascii="Times New Roman" w:eastAsiaTheme="majorHAnsi" w:hAnsi="Times New Roman" w:cs="Times New Roman"/>
        </w:rPr>
        <w:fldChar w:fldCharType="begin"/>
      </w:r>
      <w:r w:rsidR="00163910" w:rsidRPr="009E5A1A">
        <w:rPr>
          <w:rFonts w:ascii="Times New Roman" w:eastAsiaTheme="majorHAnsi" w:hAnsi="Times New Roman" w:cs="Times New Roman"/>
        </w:rPr>
        <w:instrText xml:space="preserve"> ADDIN EN.REFLIST </w:instrText>
      </w:r>
      <w:r w:rsidRPr="009E5A1A">
        <w:rPr>
          <w:rFonts w:ascii="Times New Roman" w:eastAsiaTheme="majorHAnsi" w:hAnsi="Times New Roman" w:cs="Times New Roman"/>
        </w:rPr>
        <w:fldChar w:fldCharType="separate"/>
      </w:r>
      <w:bookmarkStart w:id="1" w:name="_ENREF_1"/>
      <w:r w:rsidR="00447F79" w:rsidRPr="00447F79">
        <w:rPr>
          <w:rFonts w:ascii="맑은 고딕" w:eastAsia="맑은 고딕" w:hAnsi="맑은 고딕" w:cs="Times New Roman"/>
          <w:noProof/>
        </w:rPr>
        <w:t>1. (2013) Executive summary: Standards of medical care in diabetes--2013. Diabetes Care 36 Suppl 1: S4-10.</w:t>
      </w:r>
      <w:bookmarkEnd w:id="1"/>
    </w:p>
    <w:p w14:paraId="068158FF" w14:textId="6148674C" w:rsidR="00F103FC" w:rsidRPr="001B2A0F" w:rsidRDefault="002357F4" w:rsidP="00447F79">
      <w:pPr>
        <w:spacing w:line="480" w:lineRule="auto"/>
        <w:ind w:left="720" w:hanging="720"/>
        <w:rPr>
          <w:rFonts w:ascii="Times New Roman" w:eastAsiaTheme="majorHAnsi" w:hAnsi="Times New Roman" w:cs="Times New Roman"/>
        </w:rPr>
      </w:pPr>
      <w:r w:rsidRPr="009E5A1A">
        <w:rPr>
          <w:rFonts w:ascii="Times New Roman" w:eastAsiaTheme="majorHAnsi" w:hAnsi="Times New Roman" w:cs="Times New Roman"/>
        </w:rPr>
        <w:fldChar w:fldCharType="end"/>
      </w:r>
      <w:r w:rsidR="003B18E4" w:rsidRPr="009E5A1A">
        <w:rPr>
          <w:rFonts w:ascii="Times New Roman" w:eastAsiaTheme="majorHAnsi" w:hAnsi="Times New Roman" w:cs="Times New Roman"/>
        </w:rPr>
        <w:fldChar w:fldCharType="begin"/>
      </w:r>
      <w:r w:rsidR="003B18E4" w:rsidRPr="009E5A1A">
        <w:rPr>
          <w:rFonts w:ascii="Times New Roman" w:eastAsiaTheme="majorHAnsi" w:hAnsi="Times New Roman" w:cs="Times New Roman"/>
        </w:rPr>
        <w:instrText xml:space="preserve"> ADDIN </w:instrText>
      </w:r>
      <w:r w:rsidR="003B18E4" w:rsidRPr="009E5A1A">
        <w:rPr>
          <w:rFonts w:ascii="Times New Roman" w:eastAsiaTheme="majorHAnsi" w:hAnsi="Times New Roman" w:cs="Times New Roman"/>
        </w:rPr>
        <w:fldChar w:fldCharType="end"/>
      </w:r>
    </w:p>
    <w:sectPr w:rsidR="00F103FC" w:rsidRPr="001B2A0F" w:rsidSect="00F71C8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651B7A" w14:textId="77777777" w:rsidR="00CD537D" w:rsidRDefault="00CD537D" w:rsidP="00016679">
      <w:r>
        <w:separator/>
      </w:r>
    </w:p>
  </w:endnote>
  <w:endnote w:type="continuationSeparator" w:id="0">
    <w:p w14:paraId="1F62D9BE" w14:textId="77777777" w:rsidR="00CD537D" w:rsidRDefault="00CD537D" w:rsidP="00016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modern"/>
    <w:pitch w:val="variable"/>
    <w:sig w:usb0="900002AF" w:usb1="09D77CFB" w:usb2="00000012" w:usb3="00000000" w:csb0="00080001" w:csb1="00000000"/>
  </w:font>
  <w:font w:name="Minion Pro">
    <w:panose1 w:val="02040503050201020203"/>
    <w:charset w:val="00"/>
    <w:family w:val="roman"/>
    <w:notTrueType/>
    <w:pitch w:val="variable"/>
    <w:sig w:usb0="60000287" w:usb1="00000001" w:usb2="00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8F54E" w14:textId="77777777" w:rsidR="00CD537D" w:rsidRDefault="00CD537D" w:rsidP="00016679">
      <w:r>
        <w:separator/>
      </w:r>
    </w:p>
  </w:footnote>
  <w:footnote w:type="continuationSeparator" w:id="0">
    <w:p w14:paraId="43B30F05" w14:textId="77777777" w:rsidR="00CD537D" w:rsidRDefault="00CD537D" w:rsidP="000166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81BA8"/>
    <w:multiLevelType w:val="hybridMultilevel"/>
    <w:tmpl w:val="354289A4"/>
    <w:lvl w:ilvl="0" w:tplc="D4AC73D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0A3370DF"/>
    <w:multiLevelType w:val="multilevel"/>
    <w:tmpl w:val="F4FA9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E23363B"/>
    <w:multiLevelType w:val="hybridMultilevel"/>
    <w:tmpl w:val="54E8BD2C"/>
    <w:lvl w:ilvl="0" w:tplc="F64ED83A">
      <w:start w:val="1"/>
      <w:numFmt w:val="bullet"/>
      <w:lvlText w:val="–"/>
      <w:lvlJc w:val="left"/>
      <w:pPr>
        <w:tabs>
          <w:tab w:val="num" w:pos="720"/>
        </w:tabs>
        <w:ind w:left="720" w:hanging="360"/>
      </w:pPr>
      <w:rPr>
        <w:rFonts w:ascii="Arial" w:hAnsi="Arial" w:hint="default"/>
      </w:rPr>
    </w:lvl>
    <w:lvl w:ilvl="1" w:tplc="E9AC1BE0">
      <w:start w:val="1"/>
      <w:numFmt w:val="bullet"/>
      <w:lvlText w:val="–"/>
      <w:lvlJc w:val="left"/>
      <w:pPr>
        <w:tabs>
          <w:tab w:val="num" w:pos="1440"/>
        </w:tabs>
        <w:ind w:left="1440" w:hanging="360"/>
      </w:pPr>
      <w:rPr>
        <w:rFonts w:ascii="Arial" w:hAnsi="Arial" w:hint="default"/>
      </w:rPr>
    </w:lvl>
    <w:lvl w:ilvl="2" w:tplc="C9A8C4BC" w:tentative="1">
      <w:start w:val="1"/>
      <w:numFmt w:val="bullet"/>
      <w:lvlText w:val="–"/>
      <w:lvlJc w:val="left"/>
      <w:pPr>
        <w:tabs>
          <w:tab w:val="num" w:pos="2160"/>
        </w:tabs>
        <w:ind w:left="2160" w:hanging="360"/>
      </w:pPr>
      <w:rPr>
        <w:rFonts w:ascii="Arial" w:hAnsi="Arial" w:hint="default"/>
      </w:rPr>
    </w:lvl>
    <w:lvl w:ilvl="3" w:tplc="D292A714" w:tentative="1">
      <w:start w:val="1"/>
      <w:numFmt w:val="bullet"/>
      <w:lvlText w:val="–"/>
      <w:lvlJc w:val="left"/>
      <w:pPr>
        <w:tabs>
          <w:tab w:val="num" w:pos="2880"/>
        </w:tabs>
        <w:ind w:left="2880" w:hanging="360"/>
      </w:pPr>
      <w:rPr>
        <w:rFonts w:ascii="Arial" w:hAnsi="Arial" w:hint="default"/>
      </w:rPr>
    </w:lvl>
    <w:lvl w:ilvl="4" w:tplc="4D949056" w:tentative="1">
      <w:start w:val="1"/>
      <w:numFmt w:val="bullet"/>
      <w:lvlText w:val="–"/>
      <w:lvlJc w:val="left"/>
      <w:pPr>
        <w:tabs>
          <w:tab w:val="num" w:pos="3600"/>
        </w:tabs>
        <w:ind w:left="3600" w:hanging="360"/>
      </w:pPr>
      <w:rPr>
        <w:rFonts w:ascii="Arial" w:hAnsi="Arial" w:hint="default"/>
      </w:rPr>
    </w:lvl>
    <w:lvl w:ilvl="5" w:tplc="DDACB9B6" w:tentative="1">
      <w:start w:val="1"/>
      <w:numFmt w:val="bullet"/>
      <w:lvlText w:val="–"/>
      <w:lvlJc w:val="left"/>
      <w:pPr>
        <w:tabs>
          <w:tab w:val="num" w:pos="4320"/>
        </w:tabs>
        <w:ind w:left="4320" w:hanging="360"/>
      </w:pPr>
      <w:rPr>
        <w:rFonts w:ascii="Arial" w:hAnsi="Arial" w:hint="default"/>
      </w:rPr>
    </w:lvl>
    <w:lvl w:ilvl="6" w:tplc="1EF065C6" w:tentative="1">
      <w:start w:val="1"/>
      <w:numFmt w:val="bullet"/>
      <w:lvlText w:val="–"/>
      <w:lvlJc w:val="left"/>
      <w:pPr>
        <w:tabs>
          <w:tab w:val="num" w:pos="5040"/>
        </w:tabs>
        <w:ind w:left="5040" w:hanging="360"/>
      </w:pPr>
      <w:rPr>
        <w:rFonts w:ascii="Arial" w:hAnsi="Arial" w:hint="default"/>
      </w:rPr>
    </w:lvl>
    <w:lvl w:ilvl="7" w:tplc="E9A4E048" w:tentative="1">
      <w:start w:val="1"/>
      <w:numFmt w:val="bullet"/>
      <w:lvlText w:val="–"/>
      <w:lvlJc w:val="left"/>
      <w:pPr>
        <w:tabs>
          <w:tab w:val="num" w:pos="5760"/>
        </w:tabs>
        <w:ind w:left="5760" w:hanging="360"/>
      </w:pPr>
      <w:rPr>
        <w:rFonts w:ascii="Arial" w:hAnsi="Arial" w:hint="default"/>
      </w:rPr>
    </w:lvl>
    <w:lvl w:ilvl="8" w:tplc="E09C758C" w:tentative="1">
      <w:start w:val="1"/>
      <w:numFmt w:val="bullet"/>
      <w:lvlText w:val="–"/>
      <w:lvlJc w:val="left"/>
      <w:pPr>
        <w:tabs>
          <w:tab w:val="num" w:pos="6480"/>
        </w:tabs>
        <w:ind w:left="6480" w:hanging="360"/>
      </w:pPr>
      <w:rPr>
        <w:rFonts w:ascii="Arial" w:hAnsi="Arial" w:hint="default"/>
      </w:rPr>
    </w:lvl>
  </w:abstractNum>
  <w:abstractNum w:abstractNumId="3">
    <w:nsid w:val="3F4757A3"/>
    <w:multiLevelType w:val="hybridMultilevel"/>
    <w:tmpl w:val="01E4F6C6"/>
    <w:lvl w:ilvl="0" w:tplc="41E8C9D2">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3FAB420B"/>
    <w:multiLevelType w:val="hybridMultilevel"/>
    <w:tmpl w:val="D3E46C16"/>
    <w:lvl w:ilvl="0" w:tplc="EE586ED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44CD369E"/>
    <w:multiLevelType w:val="hybridMultilevel"/>
    <w:tmpl w:val="0B783E22"/>
    <w:lvl w:ilvl="0" w:tplc="DDC2D55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4E0C628D"/>
    <w:multiLevelType w:val="hybridMultilevel"/>
    <w:tmpl w:val="58E4A3E6"/>
    <w:lvl w:ilvl="0" w:tplc="25661232">
      <w:numFmt w:val="bullet"/>
      <w:lvlText w:val=""/>
      <w:lvlJc w:val="left"/>
      <w:pPr>
        <w:ind w:left="760" w:hanging="360"/>
      </w:pPr>
      <w:rPr>
        <w:rFonts w:ascii="Wingdings" w:eastAsia="바탕" w:hAnsi="Wingdings" w:cs="바탕"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748F526E"/>
    <w:multiLevelType w:val="hybridMultilevel"/>
    <w:tmpl w:val="722ED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767044E"/>
    <w:multiLevelType w:val="multilevel"/>
    <w:tmpl w:val="8A52E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7"/>
  </w:num>
  <w:num w:numId="3">
    <w:abstractNumId w:val="1"/>
  </w:num>
  <w:num w:numId="4">
    <w:abstractNumId w:val="8"/>
  </w:num>
  <w:num w:numId="5">
    <w:abstractNumId w:val="6"/>
  </w:num>
  <w:num w:numId="6">
    <w:abstractNumId w:val="5"/>
  </w:num>
  <w:num w:numId="7">
    <w:abstractNumId w:val="0"/>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44F19"/>
    <w:rsid w:val="000020DD"/>
    <w:rsid w:val="0000752A"/>
    <w:rsid w:val="000079D0"/>
    <w:rsid w:val="00016491"/>
    <w:rsid w:val="00016679"/>
    <w:rsid w:val="00017174"/>
    <w:rsid w:val="00017FC1"/>
    <w:rsid w:val="00021E6D"/>
    <w:rsid w:val="00022AED"/>
    <w:rsid w:val="000246F2"/>
    <w:rsid w:val="000311E9"/>
    <w:rsid w:val="000318B1"/>
    <w:rsid w:val="00031F61"/>
    <w:rsid w:val="00032A6E"/>
    <w:rsid w:val="00032E66"/>
    <w:rsid w:val="00034D9B"/>
    <w:rsid w:val="00035237"/>
    <w:rsid w:val="000359AD"/>
    <w:rsid w:val="00035D85"/>
    <w:rsid w:val="00035F07"/>
    <w:rsid w:val="00036A12"/>
    <w:rsid w:val="00036A97"/>
    <w:rsid w:val="00037AC6"/>
    <w:rsid w:val="00037AE6"/>
    <w:rsid w:val="00040208"/>
    <w:rsid w:val="00042072"/>
    <w:rsid w:val="0004211D"/>
    <w:rsid w:val="000429EB"/>
    <w:rsid w:val="00042E50"/>
    <w:rsid w:val="00043449"/>
    <w:rsid w:val="00044333"/>
    <w:rsid w:val="00046A64"/>
    <w:rsid w:val="00047F77"/>
    <w:rsid w:val="00051E52"/>
    <w:rsid w:val="000520D5"/>
    <w:rsid w:val="00052DC0"/>
    <w:rsid w:val="0005313F"/>
    <w:rsid w:val="00055A2F"/>
    <w:rsid w:val="00055A42"/>
    <w:rsid w:val="00055B14"/>
    <w:rsid w:val="00057209"/>
    <w:rsid w:val="00057641"/>
    <w:rsid w:val="000628D0"/>
    <w:rsid w:val="00062DA6"/>
    <w:rsid w:val="00063F36"/>
    <w:rsid w:val="000673B4"/>
    <w:rsid w:val="00071328"/>
    <w:rsid w:val="00073109"/>
    <w:rsid w:val="00073884"/>
    <w:rsid w:val="00081C74"/>
    <w:rsid w:val="000834BD"/>
    <w:rsid w:val="0008704A"/>
    <w:rsid w:val="00087D51"/>
    <w:rsid w:val="000A0DDB"/>
    <w:rsid w:val="000A3938"/>
    <w:rsid w:val="000A421B"/>
    <w:rsid w:val="000A681E"/>
    <w:rsid w:val="000B0D3B"/>
    <w:rsid w:val="000B0ECD"/>
    <w:rsid w:val="000B15A4"/>
    <w:rsid w:val="000B16D5"/>
    <w:rsid w:val="000B21B8"/>
    <w:rsid w:val="000B6343"/>
    <w:rsid w:val="000B6587"/>
    <w:rsid w:val="000B75F7"/>
    <w:rsid w:val="000B7DF1"/>
    <w:rsid w:val="000C0117"/>
    <w:rsid w:val="000C0A3A"/>
    <w:rsid w:val="000C3633"/>
    <w:rsid w:val="000D0F8B"/>
    <w:rsid w:val="000D711F"/>
    <w:rsid w:val="000D7C0E"/>
    <w:rsid w:val="000E2E19"/>
    <w:rsid w:val="000E2F13"/>
    <w:rsid w:val="000E41CF"/>
    <w:rsid w:val="000E54B1"/>
    <w:rsid w:val="000F477C"/>
    <w:rsid w:val="000F5300"/>
    <w:rsid w:val="000F533D"/>
    <w:rsid w:val="000F5897"/>
    <w:rsid w:val="0010022A"/>
    <w:rsid w:val="00102E6B"/>
    <w:rsid w:val="0010440B"/>
    <w:rsid w:val="00104C47"/>
    <w:rsid w:val="001054FE"/>
    <w:rsid w:val="00107ECE"/>
    <w:rsid w:val="001100E0"/>
    <w:rsid w:val="00110E0B"/>
    <w:rsid w:val="00113E37"/>
    <w:rsid w:val="00115B11"/>
    <w:rsid w:val="00116C9C"/>
    <w:rsid w:val="00117723"/>
    <w:rsid w:val="00117F18"/>
    <w:rsid w:val="0012309C"/>
    <w:rsid w:val="001244B3"/>
    <w:rsid w:val="0012463B"/>
    <w:rsid w:val="00132577"/>
    <w:rsid w:val="001346B4"/>
    <w:rsid w:val="00140411"/>
    <w:rsid w:val="0014397E"/>
    <w:rsid w:val="00143B54"/>
    <w:rsid w:val="00144625"/>
    <w:rsid w:val="00144BF7"/>
    <w:rsid w:val="001529B0"/>
    <w:rsid w:val="00153480"/>
    <w:rsid w:val="00154992"/>
    <w:rsid w:val="00155608"/>
    <w:rsid w:val="001578CC"/>
    <w:rsid w:val="00163910"/>
    <w:rsid w:val="0016552C"/>
    <w:rsid w:val="00170B16"/>
    <w:rsid w:val="00171AB6"/>
    <w:rsid w:val="00172529"/>
    <w:rsid w:val="00172713"/>
    <w:rsid w:val="00172FF1"/>
    <w:rsid w:val="00175E00"/>
    <w:rsid w:val="00177AAB"/>
    <w:rsid w:val="0018071F"/>
    <w:rsid w:val="00181481"/>
    <w:rsid w:val="00183CA1"/>
    <w:rsid w:val="0018516E"/>
    <w:rsid w:val="001863CD"/>
    <w:rsid w:val="00187E62"/>
    <w:rsid w:val="0019073F"/>
    <w:rsid w:val="00191D32"/>
    <w:rsid w:val="00193042"/>
    <w:rsid w:val="0019453A"/>
    <w:rsid w:val="001959A0"/>
    <w:rsid w:val="001A1AE1"/>
    <w:rsid w:val="001B0E27"/>
    <w:rsid w:val="001B1A79"/>
    <w:rsid w:val="001B2A0F"/>
    <w:rsid w:val="001B4E07"/>
    <w:rsid w:val="001B5459"/>
    <w:rsid w:val="001B5FD9"/>
    <w:rsid w:val="001B6223"/>
    <w:rsid w:val="001C1C86"/>
    <w:rsid w:val="001C22BE"/>
    <w:rsid w:val="001C2E73"/>
    <w:rsid w:val="001C3F08"/>
    <w:rsid w:val="001C5305"/>
    <w:rsid w:val="001C6F8A"/>
    <w:rsid w:val="001C7605"/>
    <w:rsid w:val="001D0AB7"/>
    <w:rsid w:val="001D6858"/>
    <w:rsid w:val="001D6ABB"/>
    <w:rsid w:val="001D6E38"/>
    <w:rsid w:val="001D7A92"/>
    <w:rsid w:val="001E2275"/>
    <w:rsid w:val="001E2BA6"/>
    <w:rsid w:val="001E5D7E"/>
    <w:rsid w:val="001F0821"/>
    <w:rsid w:val="001F0CF6"/>
    <w:rsid w:val="001F250F"/>
    <w:rsid w:val="001F5A28"/>
    <w:rsid w:val="00204766"/>
    <w:rsid w:val="002067BC"/>
    <w:rsid w:val="002072D0"/>
    <w:rsid w:val="00207390"/>
    <w:rsid w:val="00210E26"/>
    <w:rsid w:val="00211F43"/>
    <w:rsid w:val="002123D6"/>
    <w:rsid w:val="00212724"/>
    <w:rsid w:val="00213E6B"/>
    <w:rsid w:val="002160E1"/>
    <w:rsid w:val="002161E7"/>
    <w:rsid w:val="00216E37"/>
    <w:rsid w:val="0022014A"/>
    <w:rsid w:val="002255F4"/>
    <w:rsid w:val="00227DF3"/>
    <w:rsid w:val="00231959"/>
    <w:rsid w:val="002333C8"/>
    <w:rsid w:val="002334AE"/>
    <w:rsid w:val="002334F3"/>
    <w:rsid w:val="002347D4"/>
    <w:rsid w:val="002357F4"/>
    <w:rsid w:val="00235E93"/>
    <w:rsid w:val="00236C4F"/>
    <w:rsid w:val="0024062C"/>
    <w:rsid w:val="00240647"/>
    <w:rsid w:val="00241290"/>
    <w:rsid w:val="0024501F"/>
    <w:rsid w:val="0024654B"/>
    <w:rsid w:val="0024706C"/>
    <w:rsid w:val="002474B2"/>
    <w:rsid w:val="00251259"/>
    <w:rsid w:val="002528F3"/>
    <w:rsid w:val="00253571"/>
    <w:rsid w:val="00255429"/>
    <w:rsid w:val="002632BA"/>
    <w:rsid w:val="002726F4"/>
    <w:rsid w:val="002727C2"/>
    <w:rsid w:val="00273F8C"/>
    <w:rsid w:val="00275974"/>
    <w:rsid w:val="00275A6C"/>
    <w:rsid w:val="0027625F"/>
    <w:rsid w:val="00277093"/>
    <w:rsid w:val="002818AF"/>
    <w:rsid w:val="0028325B"/>
    <w:rsid w:val="002845E0"/>
    <w:rsid w:val="0028470A"/>
    <w:rsid w:val="00285297"/>
    <w:rsid w:val="00287573"/>
    <w:rsid w:val="00295FF6"/>
    <w:rsid w:val="00296F38"/>
    <w:rsid w:val="002A1C96"/>
    <w:rsid w:val="002A2BA8"/>
    <w:rsid w:val="002A41DA"/>
    <w:rsid w:val="002A7D21"/>
    <w:rsid w:val="002B27CD"/>
    <w:rsid w:val="002B29F7"/>
    <w:rsid w:val="002B38E9"/>
    <w:rsid w:val="002B3B94"/>
    <w:rsid w:val="002B46F8"/>
    <w:rsid w:val="002B581C"/>
    <w:rsid w:val="002C09B4"/>
    <w:rsid w:val="002C2693"/>
    <w:rsid w:val="002C32EC"/>
    <w:rsid w:val="002C66EC"/>
    <w:rsid w:val="002D0FD0"/>
    <w:rsid w:val="002D4722"/>
    <w:rsid w:val="002D4F8C"/>
    <w:rsid w:val="002D5213"/>
    <w:rsid w:val="002E1F74"/>
    <w:rsid w:val="002E390F"/>
    <w:rsid w:val="002F0F97"/>
    <w:rsid w:val="002F12A8"/>
    <w:rsid w:val="002F16D5"/>
    <w:rsid w:val="002F23E0"/>
    <w:rsid w:val="002F5FAE"/>
    <w:rsid w:val="002F72B2"/>
    <w:rsid w:val="002F76F5"/>
    <w:rsid w:val="002F779D"/>
    <w:rsid w:val="002F7AE8"/>
    <w:rsid w:val="003001A4"/>
    <w:rsid w:val="003001C4"/>
    <w:rsid w:val="003002A6"/>
    <w:rsid w:val="003007B7"/>
    <w:rsid w:val="003011F4"/>
    <w:rsid w:val="0030254C"/>
    <w:rsid w:val="003029EC"/>
    <w:rsid w:val="00304795"/>
    <w:rsid w:val="00305340"/>
    <w:rsid w:val="003059CE"/>
    <w:rsid w:val="003062C8"/>
    <w:rsid w:val="00307D2A"/>
    <w:rsid w:val="003154CE"/>
    <w:rsid w:val="003262FE"/>
    <w:rsid w:val="00327430"/>
    <w:rsid w:val="00330B63"/>
    <w:rsid w:val="0033205E"/>
    <w:rsid w:val="003324E2"/>
    <w:rsid w:val="00334DD7"/>
    <w:rsid w:val="00334DED"/>
    <w:rsid w:val="0033526B"/>
    <w:rsid w:val="003371D7"/>
    <w:rsid w:val="003415B3"/>
    <w:rsid w:val="00341600"/>
    <w:rsid w:val="00344E8C"/>
    <w:rsid w:val="00346AB4"/>
    <w:rsid w:val="00346E5F"/>
    <w:rsid w:val="0035079A"/>
    <w:rsid w:val="003518B4"/>
    <w:rsid w:val="0035279F"/>
    <w:rsid w:val="003565A9"/>
    <w:rsid w:val="003579C6"/>
    <w:rsid w:val="00357A40"/>
    <w:rsid w:val="00360555"/>
    <w:rsid w:val="003606B3"/>
    <w:rsid w:val="00361264"/>
    <w:rsid w:val="00365179"/>
    <w:rsid w:val="00365646"/>
    <w:rsid w:val="00371575"/>
    <w:rsid w:val="00372B8D"/>
    <w:rsid w:val="00373FCE"/>
    <w:rsid w:val="003747C0"/>
    <w:rsid w:val="00376796"/>
    <w:rsid w:val="00377CE2"/>
    <w:rsid w:val="003841DA"/>
    <w:rsid w:val="00384F0D"/>
    <w:rsid w:val="00386EFD"/>
    <w:rsid w:val="00387CF1"/>
    <w:rsid w:val="00390682"/>
    <w:rsid w:val="00391413"/>
    <w:rsid w:val="003930DF"/>
    <w:rsid w:val="003935AB"/>
    <w:rsid w:val="00394CE1"/>
    <w:rsid w:val="00396245"/>
    <w:rsid w:val="00397462"/>
    <w:rsid w:val="003A060B"/>
    <w:rsid w:val="003A090E"/>
    <w:rsid w:val="003A3243"/>
    <w:rsid w:val="003A40EB"/>
    <w:rsid w:val="003A475F"/>
    <w:rsid w:val="003A4AAC"/>
    <w:rsid w:val="003B0FC1"/>
    <w:rsid w:val="003B18E4"/>
    <w:rsid w:val="003B2202"/>
    <w:rsid w:val="003B3953"/>
    <w:rsid w:val="003B5C56"/>
    <w:rsid w:val="003B5F71"/>
    <w:rsid w:val="003B724C"/>
    <w:rsid w:val="003C0F70"/>
    <w:rsid w:val="003C6B13"/>
    <w:rsid w:val="003D53E6"/>
    <w:rsid w:val="003D7F11"/>
    <w:rsid w:val="003E004B"/>
    <w:rsid w:val="003E122A"/>
    <w:rsid w:val="003E25A4"/>
    <w:rsid w:val="003E2F9A"/>
    <w:rsid w:val="003E333D"/>
    <w:rsid w:val="003E4130"/>
    <w:rsid w:val="003E4591"/>
    <w:rsid w:val="003E640A"/>
    <w:rsid w:val="003E7926"/>
    <w:rsid w:val="003F23FB"/>
    <w:rsid w:val="003F2C90"/>
    <w:rsid w:val="003F2E2A"/>
    <w:rsid w:val="003F31B3"/>
    <w:rsid w:val="003F38C6"/>
    <w:rsid w:val="003F4C71"/>
    <w:rsid w:val="003F5B8A"/>
    <w:rsid w:val="003F6528"/>
    <w:rsid w:val="003F6C30"/>
    <w:rsid w:val="003F7007"/>
    <w:rsid w:val="00400A83"/>
    <w:rsid w:val="00400E9F"/>
    <w:rsid w:val="004025CE"/>
    <w:rsid w:val="00404DBF"/>
    <w:rsid w:val="00406B03"/>
    <w:rsid w:val="00413126"/>
    <w:rsid w:val="00413C6A"/>
    <w:rsid w:val="0041494C"/>
    <w:rsid w:val="00415A91"/>
    <w:rsid w:val="00415B1A"/>
    <w:rsid w:val="00415CEC"/>
    <w:rsid w:val="0041618D"/>
    <w:rsid w:val="0041704C"/>
    <w:rsid w:val="00417AB3"/>
    <w:rsid w:val="00424A27"/>
    <w:rsid w:val="0042535B"/>
    <w:rsid w:val="00425C20"/>
    <w:rsid w:val="00425EFE"/>
    <w:rsid w:val="004266D2"/>
    <w:rsid w:val="00426F96"/>
    <w:rsid w:val="004277F0"/>
    <w:rsid w:val="00430C25"/>
    <w:rsid w:val="00433734"/>
    <w:rsid w:val="00434C90"/>
    <w:rsid w:val="00435B16"/>
    <w:rsid w:val="004364FA"/>
    <w:rsid w:val="00437652"/>
    <w:rsid w:val="00437911"/>
    <w:rsid w:val="0044034A"/>
    <w:rsid w:val="00441816"/>
    <w:rsid w:val="00441885"/>
    <w:rsid w:val="00443AC8"/>
    <w:rsid w:val="0044413F"/>
    <w:rsid w:val="00444260"/>
    <w:rsid w:val="004455E5"/>
    <w:rsid w:val="004464F0"/>
    <w:rsid w:val="00447F79"/>
    <w:rsid w:val="004502EF"/>
    <w:rsid w:val="004509AF"/>
    <w:rsid w:val="00451FC0"/>
    <w:rsid w:val="00452408"/>
    <w:rsid w:val="0045371B"/>
    <w:rsid w:val="0045505B"/>
    <w:rsid w:val="00460A7D"/>
    <w:rsid w:val="004617BF"/>
    <w:rsid w:val="004620E4"/>
    <w:rsid w:val="00463985"/>
    <w:rsid w:val="00464587"/>
    <w:rsid w:val="00464B06"/>
    <w:rsid w:val="004711BC"/>
    <w:rsid w:val="00475A0C"/>
    <w:rsid w:val="00477CDC"/>
    <w:rsid w:val="0048022A"/>
    <w:rsid w:val="00480520"/>
    <w:rsid w:val="004811A7"/>
    <w:rsid w:val="00482192"/>
    <w:rsid w:val="004821C2"/>
    <w:rsid w:val="004835D0"/>
    <w:rsid w:val="004861A9"/>
    <w:rsid w:val="004874DC"/>
    <w:rsid w:val="004900F6"/>
    <w:rsid w:val="0049055D"/>
    <w:rsid w:val="00494CA5"/>
    <w:rsid w:val="00494E7E"/>
    <w:rsid w:val="00496D82"/>
    <w:rsid w:val="00497DC7"/>
    <w:rsid w:val="004A20F5"/>
    <w:rsid w:val="004A57E2"/>
    <w:rsid w:val="004B00B3"/>
    <w:rsid w:val="004B03F8"/>
    <w:rsid w:val="004B2E20"/>
    <w:rsid w:val="004B411E"/>
    <w:rsid w:val="004B4E7B"/>
    <w:rsid w:val="004B5B7E"/>
    <w:rsid w:val="004B6732"/>
    <w:rsid w:val="004B6D46"/>
    <w:rsid w:val="004C0847"/>
    <w:rsid w:val="004C4FC6"/>
    <w:rsid w:val="004C7BDC"/>
    <w:rsid w:val="004D0B74"/>
    <w:rsid w:val="004D156C"/>
    <w:rsid w:val="004D6CCF"/>
    <w:rsid w:val="004E0821"/>
    <w:rsid w:val="004E1435"/>
    <w:rsid w:val="004E44CD"/>
    <w:rsid w:val="004E4776"/>
    <w:rsid w:val="004E71F5"/>
    <w:rsid w:val="004F261B"/>
    <w:rsid w:val="004F3968"/>
    <w:rsid w:val="004F3EEB"/>
    <w:rsid w:val="004F75BC"/>
    <w:rsid w:val="005025E3"/>
    <w:rsid w:val="00505644"/>
    <w:rsid w:val="0050637A"/>
    <w:rsid w:val="00507506"/>
    <w:rsid w:val="0051074D"/>
    <w:rsid w:val="0051188D"/>
    <w:rsid w:val="00511EBF"/>
    <w:rsid w:val="005127DA"/>
    <w:rsid w:val="00513FFD"/>
    <w:rsid w:val="0051572E"/>
    <w:rsid w:val="0051609F"/>
    <w:rsid w:val="00517DF5"/>
    <w:rsid w:val="005203C2"/>
    <w:rsid w:val="005204B7"/>
    <w:rsid w:val="005208F8"/>
    <w:rsid w:val="00520E6B"/>
    <w:rsid w:val="00523BE5"/>
    <w:rsid w:val="00524097"/>
    <w:rsid w:val="00524279"/>
    <w:rsid w:val="00524C97"/>
    <w:rsid w:val="005256DE"/>
    <w:rsid w:val="00525D5B"/>
    <w:rsid w:val="00526130"/>
    <w:rsid w:val="005269B7"/>
    <w:rsid w:val="00526B29"/>
    <w:rsid w:val="00526C72"/>
    <w:rsid w:val="0053276F"/>
    <w:rsid w:val="0053582C"/>
    <w:rsid w:val="0053584B"/>
    <w:rsid w:val="00537AF5"/>
    <w:rsid w:val="00537B31"/>
    <w:rsid w:val="0054238E"/>
    <w:rsid w:val="00543719"/>
    <w:rsid w:val="00545B20"/>
    <w:rsid w:val="005468D6"/>
    <w:rsid w:val="00551C05"/>
    <w:rsid w:val="00553460"/>
    <w:rsid w:val="005537C0"/>
    <w:rsid w:val="005574D5"/>
    <w:rsid w:val="00557C0A"/>
    <w:rsid w:val="00557D03"/>
    <w:rsid w:val="00562670"/>
    <w:rsid w:val="005649C8"/>
    <w:rsid w:val="00564EF7"/>
    <w:rsid w:val="005678EF"/>
    <w:rsid w:val="00570D12"/>
    <w:rsid w:val="00571A93"/>
    <w:rsid w:val="005768CC"/>
    <w:rsid w:val="005778E6"/>
    <w:rsid w:val="00577EF5"/>
    <w:rsid w:val="0058114D"/>
    <w:rsid w:val="0058217D"/>
    <w:rsid w:val="00582B02"/>
    <w:rsid w:val="005837F9"/>
    <w:rsid w:val="00591EE5"/>
    <w:rsid w:val="00592862"/>
    <w:rsid w:val="005930D1"/>
    <w:rsid w:val="00594EEE"/>
    <w:rsid w:val="00595421"/>
    <w:rsid w:val="00597862"/>
    <w:rsid w:val="005A1BA6"/>
    <w:rsid w:val="005A25F7"/>
    <w:rsid w:val="005A4ABF"/>
    <w:rsid w:val="005A4E0D"/>
    <w:rsid w:val="005A66C3"/>
    <w:rsid w:val="005B0148"/>
    <w:rsid w:val="005B4986"/>
    <w:rsid w:val="005B6231"/>
    <w:rsid w:val="005B62B2"/>
    <w:rsid w:val="005B6C94"/>
    <w:rsid w:val="005C1199"/>
    <w:rsid w:val="005C17A3"/>
    <w:rsid w:val="005C1B6A"/>
    <w:rsid w:val="005C1CDA"/>
    <w:rsid w:val="005D20EC"/>
    <w:rsid w:val="005D25B4"/>
    <w:rsid w:val="005D2CDE"/>
    <w:rsid w:val="005D4970"/>
    <w:rsid w:val="005D7BE6"/>
    <w:rsid w:val="005E0003"/>
    <w:rsid w:val="005E4533"/>
    <w:rsid w:val="005E51F3"/>
    <w:rsid w:val="005E53FC"/>
    <w:rsid w:val="005E557A"/>
    <w:rsid w:val="005E6D46"/>
    <w:rsid w:val="005F3E99"/>
    <w:rsid w:val="005F4A5F"/>
    <w:rsid w:val="005F7702"/>
    <w:rsid w:val="00600225"/>
    <w:rsid w:val="006003FD"/>
    <w:rsid w:val="006017DC"/>
    <w:rsid w:val="006034EA"/>
    <w:rsid w:val="00605973"/>
    <w:rsid w:val="00605B7C"/>
    <w:rsid w:val="00607F6F"/>
    <w:rsid w:val="0061107A"/>
    <w:rsid w:val="00611962"/>
    <w:rsid w:val="00611BC3"/>
    <w:rsid w:val="00614C40"/>
    <w:rsid w:val="00615319"/>
    <w:rsid w:val="00615C1A"/>
    <w:rsid w:val="006160CE"/>
    <w:rsid w:val="0061722B"/>
    <w:rsid w:val="006208EF"/>
    <w:rsid w:val="00622C5A"/>
    <w:rsid w:val="006243C1"/>
    <w:rsid w:val="00625508"/>
    <w:rsid w:val="00627020"/>
    <w:rsid w:val="00627536"/>
    <w:rsid w:val="00634BF0"/>
    <w:rsid w:val="00635B67"/>
    <w:rsid w:val="0063686E"/>
    <w:rsid w:val="00636E3E"/>
    <w:rsid w:val="00636E55"/>
    <w:rsid w:val="00641F35"/>
    <w:rsid w:val="00643160"/>
    <w:rsid w:val="0064343F"/>
    <w:rsid w:val="0064379E"/>
    <w:rsid w:val="00643EF1"/>
    <w:rsid w:val="00644C4A"/>
    <w:rsid w:val="006476BE"/>
    <w:rsid w:val="00651BC0"/>
    <w:rsid w:val="00653488"/>
    <w:rsid w:val="00660D8E"/>
    <w:rsid w:val="006614A6"/>
    <w:rsid w:val="0066207C"/>
    <w:rsid w:val="00665849"/>
    <w:rsid w:val="00670616"/>
    <w:rsid w:val="00670FCB"/>
    <w:rsid w:val="00671126"/>
    <w:rsid w:val="006732FC"/>
    <w:rsid w:val="006737C0"/>
    <w:rsid w:val="00673D9D"/>
    <w:rsid w:val="00677828"/>
    <w:rsid w:val="0068165B"/>
    <w:rsid w:val="00681850"/>
    <w:rsid w:val="0068385B"/>
    <w:rsid w:val="00683971"/>
    <w:rsid w:val="00684450"/>
    <w:rsid w:val="00684AF1"/>
    <w:rsid w:val="006871E1"/>
    <w:rsid w:val="0069151A"/>
    <w:rsid w:val="00692B2B"/>
    <w:rsid w:val="00694D32"/>
    <w:rsid w:val="006957F6"/>
    <w:rsid w:val="006A1273"/>
    <w:rsid w:val="006A1B96"/>
    <w:rsid w:val="006A449D"/>
    <w:rsid w:val="006B033D"/>
    <w:rsid w:val="006B2708"/>
    <w:rsid w:val="006B2CC1"/>
    <w:rsid w:val="006B30B3"/>
    <w:rsid w:val="006B7201"/>
    <w:rsid w:val="006B7E6A"/>
    <w:rsid w:val="006C06C8"/>
    <w:rsid w:val="006C08AE"/>
    <w:rsid w:val="006C2AD2"/>
    <w:rsid w:val="006C4A9A"/>
    <w:rsid w:val="006C510C"/>
    <w:rsid w:val="006C51EF"/>
    <w:rsid w:val="006D04C3"/>
    <w:rsid w:val="006D1991"/>
    <w:rsid w:val="006D2CCE"/>
    <w:rsid w:val="006D49C0"/>
    <w:rsid w:val="006D57D9"/>
    <w:rsid w:val="006D6A0C"/>
    <w:rsid w:val="006E0A90"/>
    <w:rsid w:val="006E0E52"/>
    <w:rsid w:val="006E1F43"/>
    <w:rsid w:val="006E3812"/>
    <w:rsid w:val="006E47C9"/>
    <w:rsid w:val="006E490C"/>
    <w:rsid w:val="006E4C1B"/>
    <w:rsid w:val="006E4F12"/>
    <w:rsid w:val="006E63DE"/>
    <w:rsid w:val="006F1AC5"/>
    <w:rsid w:val="006F2753"/>
    <w:rsid w:val="006F28F2"/>
    <w:rsid w:val="006F3055"/>
    <w:rsid w:val="006F4AC7"/>
    <w:rsid w:val="006F5649"/>
    <w:rsid w:val="006F5E5A"/>
    <w:rsid w:val="006F7C3D"/>
    <w:rsid w:val="00702ABC"/>
    <w:rsid w:val="00703226"/>
    <w:rsid w:val="0070471A"/>
    <w:rsid w:val="007056A1"/>
    <w:rsid w:val="0070664E"/>
    <w:rsid w:val="00707C0D"/>
    <w:rsid w:val="00707C85"/>
    <w:rsid w:val="00710E99"/>
    <w:rsid w:val="00713E74"/>
    <w:rsid w:val="00715B02"/>
    <w:rsid w:val="0072169E"/>
    <w:rsid w:val="007243C6"/>
    <w:rsid w:val="007243D8"/>
    <w:rsid w:val="00730A62"/>
    <w:rsid w:val="00731BA5"/>
    <w:rsid w:val="007359C4"/>
    <w:rsid w:val="00736F1F"/>
    <w:rsid w:val="007379A0"/>
    <w:rsid w:val="00737AC3"/>
    <w:rsid w:val="00740403"/>
    <w:rsid w:val="0074157F"/>
    <w:rsid w:val="00744DA7"/>
    <w:rsid w:val="00745E3D"/>
    <w:rsid w:val="00746814"/>
    <w:rsid w:val="007473D6"/>
    <w:rsid w:val="00747E4A"/>
    <w:rsid w:val="00750D9B"/>
    <w:rsid w:val="00752708"/>
    <w:rsid w:val="00754311"/>
    <w:rsid w:val="007555C0"/>
    <w:rsid w:val="007571D1"/>
    <w:rsid w:val="0075777E"/>
    <w:rsid w:val="00761D75"/>
    <w:rsid w:val="00763B21"/>
    <w:rsid w:val="007640C8"/>
    <w:rsid w:val="0076513F"/>
    <w:rsid w:val="007659CD"/>
    <w:rsid w:val="00766C47"/>
    <w:rsid w:val="00767570"/>
    <w:rsid w:val="00770ADE"/>
    <w:rsid w:val="00776F15"/>
    <w:rsid w:val="0077749A"/>
    <w:rsid w:val="007774A2"/>
    <w:rsid w:val="00782B4C"/>
    <w:rsid w:val="00783CBD"/>
    <w:rsid w:val="00784B03"/>
    <w:rsid w:val="007854CB"/>
    <w:rsid w:val="00792454"/>
    <w:rsid w:val="00795781"/>
    <w:rsid w:val="00795FBE"/>
    <w:rsid w:val="007A0527"/>
    <w:rsid w:val="007A11B5"/>
    <w:rsid w:val="007A140A"/>
    <w:rsid w:val="007A2907"/>
    <w:rsid w:val="007A4AF3"/>
    <w:rsid w:val="007A4DC1"/>
    <w:rsid w:val="007A74CF"/>
    <w:rsid w:val="007B1F7C"/>
    <w:rsid w:val="007B2646"/>
    <w:rsid w:val="007B3383"/>
    <w:rsid w:val="007B3F85"/>
    <w:rsid w:val="007B433D"/>
    <w:rsid w:val="007B4A49"/>
    <w:rsid w:val="007B67EF"/>
    <w:rsid w:val="007B76E6"/>
    <w:rsid w:val="007B7B13"/>
    <w:rsid w:val="007B7E75"/>
    <w:rsid w:val="007C2ACC"/>
    <w:rsid w:val="007C2C51"/>
    <w:rsid w:val="007C5061"/>
    <w:rsid w:val="007C6697"/>
    <w:rsid w:val="007D05DA"/>
    <w:rsid w:val="007D0CB8"/>
    <w:rsid w:val="007D1BFC"/>
    <w:rsid w:val="007D3A8A"/>
    <w:rsid w:val="007D4E94"/>
    <w:rsid w:val="007D51E7"/>
    <w:rsid w:val="007D5289"/>
    <w:rsid w:val="007E0E74"/>
    <w:rsid w:val="007E2A9C"/>
    <w:rsid w:val="007E4C31"/>
    <w:rsid w:val="007E58FC"/>
    <w:rsid w:val="007E60A6"/>
    <w:rsid w:val="007E6CF7"/>
    <w:rsid w:val="007F60AD"/>
    <w:rsid w:val="008017A3"/>
    <w:rsid w:val="00801B04"/>
    <w:rsid w:val="00803B85"/>
    <w:rsid w:val="00804F45"/>
    <w:rsid w:val="00807C5E"/>
    <w:rsid w:val="00813A18"/>
    <w:rsid w:val="00813D32"/>
    <w:rsid w:val="0081653D"/>
    <w:rsid w:val="008177B4"/>
    <w:rsid w:val="00822173"/>
    <w:rsid w:val="00823DAB"/>
    <w:rsid w:val="00827191"/>
    <w:rsid w:val="008308CB"/>
    <w:rsid w:val="00831408"/>
    <w:rsid w:val="0083302F"/>
    <w:rsid w:val="008345FE"/>
    <w:rsid w:val="00834F68"/>
    <w:rsid w:val="00835F88"/>
    <w:rsid w:val="008427D4"/>
    <w:rsid w:val="00842D76"/>
    <w:rsid w:val="00843772"/>
    <w:rsid w:val="008437C5"/>
    <w:rsid w:val="008437DD"/>
    <w:rsid w:val="00844D44"/>
    <w:rsid w:val="00844EEA"/>
    <w:rsid w:val="00845E18"/>
    <w:rsid w:val="00846A87"/>
    <w:rsid w:val="008507A3"/>
    <w:rsid w:val="00850F0C"/>
    <w:rsid w:val="008516D5"/>
    <w:rsid w:val="008520F4"/>
    <w:rsid w:val="0085368C"/>
    <w:rsid w:val="00854EF0"/>
    <w:rsid w:val="00855BA6"/>
    <w:rsid w:val="00856793"/>
    <w:rsid w:val="008567D8"/>
    <w:rsid w:val="008616E1"/>
    <w:rsid w:val="00862CCC"/>
    <w:rsid w:val="008639C0"/>
    <w:rsid w:val="00865BA8"/>
    <w:rsid w:val="00865ECA"/>
    <w:rsid w:val="00866268"/>
    <w:rsid w:val="00867DED"/>
    <w:rsid w:val="0087080B"/>
    <w:rsid w:val="00870DA7"/>
    <w:rsid w:val="0087146D"/>
    <w:rsid w:val="00872964"/>
    <w:rsid w:val="00873732"/>
    <w:rsid w:val="008759F9"/>
    <w:rsid w:val="00881890"/>
    <w:rsid w:val="00881B13"/>
    <w:rsid w:val="0088420A"/>
    <w:rsid w:val="00884E07"/>
    <w:rsid w:val="00886F28"/>
    <w:rsid w:val="00890712"/>
    <w:rsid w:val="008919F9"/>
    <w:rsid w:val="00892472"/>
    <w:rsid w:val="00892B4B"/>
    <w:rsid w:val="0089506E"/>
    <w:rsid w:val="008A0CB0"/>
    <w:rsid w:val="008A42AC"/>
    <w:rsid w:val="008A42E7"/>
    <w:rsid w:val="008A5598"/>
    <w:rsid w:val="008A5D63"/>
    <w:rsid w:val="008B294B"/>
    <w:rsid w:val="008B51EA"/>
    <w:rsid w:val="008B7F4B"/>
    <w:rsid w:val="008C1541"/>
    <w:rsid w:val="008C1BD9"/>
    <w:rsid w:val="008C22F8"/>
    <w:rsid w:val="008C4269"/>
    <w:rsid w:val="008C52C7"/>
    <w:rsid w:val="008D0709"/>
    <w:rsid w:val="008D236B"/>
    <w:rsid w:val="008D4B53"/>
    <w:rsid w:val="008E0103"/>
    <w:rsid w:val="008E0AFD"/>
    <w:rsid w:val="008E1082"/>
    <w:rsid w:val="008E15A1"/>
    <w:rsid w:val="008E1CF7"/>
    <w:rsid w:val="008E32B8"/>
    <w:rsid w:val="008E36A9"/>
    <w:rsid w:val="008E4F3C"/>
    <w:rsid w:val="008E597E"/>
    <w:rsid w:val="008E65DA"/>
    <w:rsid w:val="008E7112"/>
    <w:rsid w:val="008E7216"/>
    <w:rsid w:val="008F0096"/>
    <w:rsid w:val="008F1963"/>
    <w:rsid w:val="008F5BCA"/>
    <w:rsid w:val="008F6280"/>
    <w:rsid w:val="009018DE"/>
    <w:rsid w:val="009109E5"/>
    <w:rsid w:val="0091186C"/>
    <w:rsid w:val="00912AF7"/>
    <w:rsid w:val="00913174"/>
    <w:rsid w:val="009132FF"/>
    <w:rsid w:val="009133D4"/>
    <w:rsid w:val="0091436D"/>
    <w:rsid w:val="00915164"/>
    <w:rsid w:val="009216AE"/>
    <w:rsid w:val="009227E3"/>
    <w:rsid w:val="00922D08"/>
    <w:rsid w:val="00925AD9"/>
    <w:rsid w:val="00925D4F"/>
    <w:rsid w:val="00925FEA"/>
    <w:rsid w:val="0092739C"/>
    <w:rsid w:val="0093166B"/>
    <w:rsid w:val="009317F2"/>
    <w:rsid w:val="0093320B"/>
    <w:rsid w:val="00933843"/>
    <w:rsid w:val="00936D49"/>
    <w:rsid w:val="009377C5"/>
    <w:rsid w:val="009379D2"/>
    <w:rsid w:val="00941458"/>
    <w:rsid w:val="00946C99"/>
    <w:rsid w:val="00947700"/>
    <w:rsid w:val="00947DCF"/>
    <w:rsid w:val="009520E9"/>
    <w:rsid w:val="00954131"/>
    <w:rsid w:val="009569DE"/>
    <w:rsid w:val="009613E0"/>
    <w:rsid w:val="009627AC"/>
    <w:rsid w:val="0096297C"/>
    <w:rsid w:val="009637CB"/>
    <w:rsid w:val="00964DF0"/>
    <w:rsid w:val="00967309"/>
    <w:rsid w:val="00972592"/>
    <w:rsid w:val="00972F95"/>
    <w:rsid w:val="009733C0"/>
    <w:rsid w:val="009759AA"/>
    <w:rsid w:val="00975C1C"/>
    <w:rsid w:val="0097727E"/>
    <w:rsid w:val="00980837"/>
    <w:rsid w:val="00980AA6"/>
    <w:rsid w:val="00982CCA"/>
    <w:rsid w:val="009871FC"/>
    <w:rsid w:val="00987820"/>
    <w:rsid w:val="00987E4C"/>
    <w:rsid w:val="0099056B"/>
    <w:rsid w:val="00991237"/>
    <w:rsid w:val="00991F83"/>
    <w:rsid w:val="009937A4"/>
    <w:rsid w:val="009A0FB6"/>
    <w:rsid w:val="009A1DB2"/>
    <w:rsid w:val="009A2ADE"/>
    <w:rsid w:val="009A2B0D"/>
    <w:rsid w:val="009A2DA6"/>
    <w:rsid w:val="009A3932"/>
    <w:rsid w:val="009A4B50"/>
    <w:rsid w:val="009B0228"/>
    <w:rsid w:val="009B1DED"/>
    <w:rsid w:val="009B2080"/>
    <w:rsid w:val="009B4136"/>
    <w:rsid w:val="009B43E4"/>
    <w:rsid w:val="009C0213"/>
    <w:rsid w:val="009C067C"/>
    <w:rsid w:val="009C10A0"/>
    <w:rsid w:val="009C1D5F"/>
    <w:rsid w:val="009C1E91"/>
    <w:rsid w:val="009C41DF"/>
    <w:rsid w:val="009C4401"/>
    <w:rsid w:val="009C6FF9"/>
    <w:rsid w:val="009C7DDD"/>
    <w:rsid w:val="009D0D2E"/>
    <w:rsid w:val="009D1081"/>
    <w:rsid w:val="009D1EEA"/>
    <w:rsid w:val="009D2123"/>
    <w:rsid w:val="009D497F"/>
    <w:rsid w:val="009D6055"/>
    <w:rsid w:val="009D77D7"/>
    <w:rsid w:val="009D7A70"/>
    <w:rsid w:val="009E1340"/>
    <w:rsid w:val="009E1F49"/>
    <w:rsid w:val="009E3005"/>
    <w:rsid w:val="009E3347"/>
    <w:rsid w:val="009E44B2"/>
    <w:rsid w:val="009E5A1A"/>
    <w:rsid w:val="009E62A9"/>
    <w:rsid w:val="009E711F"/>
    <w:rsid w:val="009E7B11"/>
    <w:rsid w:val="009F05D5"/>
    <w:rsid w:val="009F2070"/>
    <w:rsid w:val="009F4FCE"/>
    <w:rsid w:val="009F52DC"/>
    <w:rsid w:val="009F7F7A"/>
    <w:rsid w:val="009F7FD9"/>
    <w:rsid w:val="00A0087C"/>
    <w:rsid w:val="00A017EB"/>
    <w:rsid w:val="00A01CD5"/>
    <w:rsid w:val="00A0373C"/>
    <w:rsid w:val="00A10093"/>
    <w:rsid w:val="00A106E1"/>
    <w:rsid w:val="00A1194D"/>
    <w:rsid w:val="00A11A66"/>
    <w:rsid w:val="00A12B3F"/>
    <w:rsid w:val="00A14463"/>
    <w:rsid w:val="00A14EF0"/>
    <w:rsid w:val="00A16EC6"/>
    <w:rsid w:val="00A237EC"/>
    <w:rsid w:val="00A24498"/>
    <w:rsid w:val="00A24BEC"/>
    <w:rsid w:val="00A271AB"/>
    <w:rsid w:val="00A3277C"/>
    <w:rsid w:val="00A32FDA"/>
    <w:rsid w:val="00A33B63"/>
    <w:rsid w:val="00A3429E"/>
    <w:rsid w:val="00A3489B"/>
    <w:rsid w:val="00A352A1"/>
    <w:rsid w:val="00A443E3"/>
    <w:rsid w:val="00A452F7"/>
    <w:rsid w:val="00A45589"/>
    <w:rsid w:val="00A45F60"/>
    <w:rsid w:val="00A47727"/>
    <w:rsid w:val="00A50642"/>
    <w:rsid w:val="00A51AAE"/>
    <w:rsid w:val="00A537B5"/>
    <w:rsid w:val="00A53F9B"/>
    <w:rsid w:val="00A616F7"/>
    <w:rsid w:val="00A61E34"/>
    <w:rsid w:val="00A62382"/>
    <w:rsid w:val="00A64213"/>
    <w:rsid w:val="00A65043"/>
    <w:rsid w:val="00A667F3"/>
    <w:rsid w:val="00A673E7"/>
    <w:rsid w:val="00A7026D"/>
    <w:rsid w:val="00A73A2E"/>
    <w:rsid w:val="00A8030C"/>
    <w:rsid w:val="00A811DF"/>
    <w:rsid w:val="00A81B3F"/>
    <w:rsid w:val="00A85A6F"/>
    <w:rsid w:val="00A86817"/>
    <w:rsid w:val="00A91850"/>
    <w:rsid w:val="00A92DA1"/>
    <w:rsid w:val="00A94334"/>
    <w:rsid w:val="00A94898"/>
    <w:rsid w:val="00A94B95"/>
    <w:rsid w:val="00AA026F"/>
    <w:rsid w:val="00AA0915"/>
    <w:rsid w:val="00AA3B5A"/>
    <w:rsid w:val="00AA3F34"/>
    <w:rsid w:val="00AA60BF"/>
    <w:rsid w:val="00AB0073"/>
    <w:rsid w:val="00AB02D6"/>
    <w:rsid w:val="00AB032A"/>
    <w:rsid w:val="00AB04EE"/>
    <w:rsid w:val="00AB1106"/>
    <w:rsid w:val="00AB2CCA"/>
    <w:rsid w:val="00AB2EEA"/>
    <w:rsid w:val="00AB3BE0"/>
    <w:rsid w:val="00AB3FE9"/>
    <w:rsid w:val="00AB5366"/>
    <w:rsid w:val="00AC0384"/>
    <w:rsid w:val="00AC05F5"/>
    <w:rsid w:val="00AC0D38"/>
    <w:rsid w:val="00AC2563"/>
    <w:rsid w:val="00AC4080"/>
    <w:rsid w:val="00AC728B"/>
    <w:rsid w:val="00AD0DDD"/>
    <w:rsid w:val="00AD38D5"/>
    <w:rsid w:val="00AD4FAA"/>
    <w:rsid w:val="00AE0B61"/>
    <w:rsid w:val="00AE5ED5"/>
    <w:rsid w:val="00AE6C21"/>
    <w:rsid w:val="00AE71F1"/>
    <w:rsid w:val="00AE7452"/>
    <w:rsid w:val="00AE79B7"/>
    <w:rsid w:val="00AF2559"/>
    <w:rsid w:val="00AF7310"/>
    <w:rsid w:val="00B009A3"/>
    <w:rsid w:val="00B02CE9"/>
    <w:rsid w:val="00B02D52"/>
    <w:rsid w:val="00B03D71"/>
    <w:rsid w:val="00B0563C"/>
    <w:rsid w:val="00B07ABF"/>
    <w:rsid w:val="00B10280"/>
    <w:rsid w:val="00B13895"/>
    <w:rsid w:val="00B139DF"/>
    <w:rsid w:val="00B14178"/>
    <w:rsid w:val="00B25A86"/>
    <w:rsid w:val="00B26DD4"/>
    <w:rsid w:val="00B32226"/>
    <w:rsid w:val="00B341FD"/>
    <w:rsid w:val="00B34652"/>
    <w:rsid w:val="00B35A49"/>
    <w:rsid w:val="00B364E9"/>
    <w:rsid w:val="00B366D3"/>
    <w:rsid w:val="00B36A5F"/>
    <w:rsid w:val="00B41121"/>
    <w:rsid w:val="00B418CC"/>
    <w:rsid w:val="00B443FC"/>
    <w:rsid w:val="00B44F19"/>
    <w:rsid w:val="00B45F93"/>
    <w:rsid w:val="00B460F9"/>
    <w:rsid w:val="00B5087D"/>
    <w:rsid w:val="00B50928"/>
    <w:rsid w:val="00B50FF9"/>
    <w:rsid w:val="00B5298B"/>
    <w:rsid w:val="00B53DF7"/>
    <w:rsid w:val="00B54406"/>
    <w:rsid w:val="00B564BD"/>
    <w:rsid w:val="00B602B2"/>
    <w:rsid w:val="00B6157C"/>
    <w:rsid w:val="00B61761"/>
    <w:rsid w:val="00B61D56"/>
    <w:rsid w:val="00B61F79"/>
    <w:rsid w:val="00B625EC"/>
    <w:rsid w:val="00B62D3A"/>
    <w:rsid w:val="00B642BD"/>
    <w:rsid w:val="00B655A4"/>
    <w:rsid w:val="00B67E2E"/>
    <w:rsid w:val="00B67FCD"/>
    <w:rsid w:val="00B71A2F"/>
    <w:rsid w:val="00B7437B"/>
    <w:rsid w:val="00B7510E"/>
    <w:rsid w:val="00B76E04"/>
    <w:rsid w:val="00B84A0A"/>
    <w:rsid w:val="00B861F8"/>
    <w:rsid w:val="00B87237"/>
    <w:rsid w:val="00B8782E"/>
    <w:rsid w:val="00B9086B"/>
    <w:rsid w:val="00B90C57"/>
    <w:rsid w:val="00B918AF"/>
    <w:rsid w:val="00B922DA"/>
    <w:rsid w:val="00B95E18"/>
    <w:rsid w:val="00BA262F"/>
    <w:rsid w:val="00BA2C4C"/>
    <w:rsid w:val="00BA3276"/>
    <w:rsid w:val="00BA6BD4"/>
    <w:rsid w:val="00BB1E42"/>
    <w:rsid w:val="00BB2A05"/>
    <w:rsid w:val="00BB4717"/>
    <w:rsid w:val="00BB55A3"/>
    <w:rsid w:val="00BC2BF7"/>
    <w:rsid w:val="00BC36DB"/>
    <w:rsid w:val="00BC393F"/>
    <w:rsid w:val="00BC3ECD"/>
    <w:rsid w:val="00BC5870"/>
    <w:rsid w:val="00BC645E"/>
    <w:rsid w:val="00BC6A31"/>
    <w:rsid w:val="00BC6C75"/>
    <w:rsid w:val="00BD0BA9"/>
    <w:rsid w:val="00BD2680"/>
    <w:rsid w:val="00BD31A5"/>
    <w:rsid w:val="00BD3D69"/>
    <w:rsid w:val="00BD4929"/>
    <w:rsid w:val="00BD6615"/>
    <w:rsid w:val="00BE0289"/>
    <w:rsid w:val="00BE47F1"/>
    <w:rsid w:val="00BE49BB"/>
    <w:rsid w:val="00BF08C2"/>
    <w:rsid w:val="00BF1319"/>
    <w:rsid w:val="00BF1808"/>
    <w:rsid w:val="00BF29DB"/>
    <w:rsid w:val="00BF5195"/>
    <w:rsid w:val="00BF58DD"/>
    <w:rsid w:val="00BF62EB"/>
    <w:rsid w:val="00C03BF1"/>
    <w:rsid w:val="00C05590"/>
    <w:rsid w:val="00C11B94"/>
    <w:rsid w:val="00C1511E"/>
    <w:rsid w:val="00C155EA"/>
    <w:rsid w:val="00C20D82"/>
    <w:rsid w:val="00C2385D"/>
    <w:rsid w:val="00C23995"/>
    <w:rsid w:val="00C242ED"/>
    <w:rsid w:val="00C25061"/>
    <w:rsid w:val="00C250F4"/>
    <w:rsid w:val="00C25ABC"/>
    <w:rsid w:val="00C25AD9"/>
    <w:rsid w:val="00C25C60"/>
    <w:rsid w:val="00C27B31"/>
    <w:rsid w:val="00C27D19"/>
    <w:rsid w:val="00C3030A"/>
    <w:rsid w:val="00C30F58"/>
    <w:rsid w:val="00C32C9E"/>
    <w:rsid w:val="00C32ED4"/>
    <w:rsid w:val="00C33769"/>
    <w:rsid w:val="00C35D07"/>
    <w:rsid w:val="00C411A4"/>
    <w:rsid w:val="00C41724"/>
    <w:rsid w:val="00C41BAF"/>
    <w:rsid w:val="00C42F4E"/>
    <w:rsid w:val="00C4499A"/>
    <w:rsid w:val="00C46775"/>
    <w:rsid w:val="00C46D44"/>
    <w:rsid w:val="00C4705E"/>
    <w:rsid w:val="00C47AF7"/>
    <w:rsid w:val="00C5244A"/>
    <w:rsid w:val="00C52F87"/>
    <w:rsid w:val="00C53F55"/>
    <w:rsid w:val="00C5418A"/>
    <w:rsid w:val="00C55FDF"/>
    <w:rsid w:val="00C56773"/>
    <w:rsid w:val="00C61395"/>
    <w:rsid w:val="00C61B8A"/>
    <w:rsid w:val="00C63A34"/>
    <w:rsid w:val="00C64CA1"/>
    <w:rsid w:val="00C66FDB"/>
    <w:rsid w:val="00C67C83"/>
    <w:rsid w:val="00C70364"/>
    <w:rsid w:val="00C70386"/>
    <w:rsid w:val="00C712F0"/>
    <w:rsid w:val="00C7183A"/>
    <w:rsid w:val="00C729A5"/>
    <w:rsid w:val="00C72F48"/>
    <w:rsid w:val="00C73B56"/>
    <w:rsid w:val="00C77B65"/>
    <w:rsid w:val="00C8012B"/>
    <w:rsid w:val="00C80271"/>
    <w:rsid w:val="00C80636"/>
    <w:rsid w:val="00C80A42"/>
    <w:rsid w:val="00C81FB1"/>
    <w:rsid w:val="00C834C5"/>
    <w:rsid w:val="00C84501"/>
    <w:rsid w:val="00C84A06"/>
    <w:rsid w:val="00C866E1"/>
    <w:rsid w:val="00C8723D"/>
    <w:rsid w:val="00C9181C"/>
    <w:rsid w:val="00C91980"/>
    <w:rsid w:val="00C924E7"/>
    <w:rsid w:val="00C945CF"/>
    <w:rsid w:val="00C94A23"/>
    <w:rsid w:val="00C95B45"/>
    <w:rsid w:val="00C961AF"/>
    <w:rsid w:val="00C96AE5"/>
    <w:rsid w:val="00C971BA"/>
    <w:rsid w:val="00C97BBA"/>
    <w:rsid w:val="00C97CE8"/>
    <w:rsid w:val="00CA20D5"/>
    <w:rsid w:val="00CA30A4"/>
    <w:rsid w:val="00CA3B33"/>
    <w:rsid w:val="00CB08A0"/>
    <w:rsid w:val="00CB1148"/>
    <w:rsid w:val="00CB17BF"/>
    <w:rsid w:val="00CB1D16"/>
    <w:rsid w:val="00CB1EBE"/>
    <w:rsid w:val="00CB50F4"/>
    <w:rsid w:val="00CB51A3"/>
    <w:rsid w:val="00CB5FE8"/>
    <w:rsid w:val="00CC3061"/>
    <w:rsid w:val="00CC3FC8"/>
    <w:rsid w:val="00CC59B6"/>
    <w:rsid w:val="00CD1074"/>
    <w:rsid w:val="00CD1A7F"/>
    <w:rsid w:val="00CD3D43"/>
    <w:rsid w:val="00CD3EE5"/>
    <w:rsid w:val="00CD403D"/>
    <w:rsid w:val="00CD537D"/>
    <w:rsid w:val="00CD6C66"/>
    <w:rsid w:val="00CE212E"/>
    <w:rsid w:val="00CE4AA6"/>
    <w:rsid w:val="00CE51A1"/>
    <w:rsid w:val="00CF2FBC"/>
    <w:rsid w:val="00CF42EC"/>
    <w:rsid w:val="00CF4DA1"/>
    <w:rsid w:val="00D00889"/>
    <w:rsid w:val="00D01541"/>
    <w:rsid w:val="00D04718"/>
    <w:rsid w:val="00D11822"/>
    <w:rsid w:val="00D12010"/>
    <w:rsid w:val="00D13DA9"/>
    <w:rsid w:val="00D170DB"/>
    <w:rsid w:val="00D170FB"/>
    <w:rsid w:val="00D172A4"/>
    <w:rsid w:val="00D2395F"/>
    <w:rsid w:val="00D23F47"/>
    <w:rsid w:val="00D25B4D"/>
    <w:rsid w:val="00D265D9"/>
    <w:rsid w:val="00D27E04"/>
    <w:rsid w:val="00D30ADF"/>
    <w:rsid w:val="00D30C0D"/>
    <w:rsid w:val="00D32BD6"/>
    <w:rsid w:val="00D3463A"/>
    <w:rsid w:val="00D356DC"/>
    <w:rsid w:val="00D35FBA"/>
    <w:rsid w:val="00D36477"/>
    <w:rsid w:val="00D36FEF"/>
    <w:rsid w:val="00D370C7"/>
    <w:rsid w:val="00D45CD6"/>
    <w:rsid w:val="00D4771A"/>
    <w:rsid w:val="00D47EC9"/>
    <w:rsid w:val="00D52BA3"/>
    <w:rsid w:val="00D52D12"/>
    <w:rsid w:val="00D558D9"/>
    <w:rsid w:val="00D57195"/>
    <w:rsid w:val="00D6078A"/>
    <w:rsid w:val="00D62A8F"/>
    <w:rsid w:val="00D62AFE"/>
    <w:rsid w:val="00D63A3B"/>
    <w:rsid w:val="00D64332"/>
    <w:rsid w:val="00D64B01"/>
    <w:rsid w:val="00D64D7A"/>
    <w:rsid w:val="00D712C2"/>
    <w:rsid w:val="00D71A3E"/>
    <w:rsid w:val="00D724B3"/>
    <w:rsid w:val="00D74281"/>
    <w:rsid w:val="00D74CDC"/>
    <w:rsid w:val="00D754A6"/>
    <w:rsid w:val="00D75933"/>
    <w:rsid w:val="00D76326"/>
    <w:rsid w:val="00D80325"/>
    <w:rsid w:val="00D84B93"/>
    <w:rsid w:val="00D85616"/>
    <w:rsid w:val="00D8577B"/>
    <w:rsid w:val="00D87145"/>
    <w:rsid w:val="00D9110A"/>
    <w:rsid w:val="00DA16C5"/>
    <w:rsid w:val="00DA18BD"/>
    <w:rsid w:val="00DA26DA"/>
    <w:rsid w:val="00DA4D39"/>
    <w:rsid w:val="00DA513E"/>
    <w:rsid w:val="00DA683A"/>
    <w:rsid w:val="00DA785C"/>
    <w:rsid w:val="00DB1666"/>
    <w:rsid w:val="00DB2427"/>
    <w:rsid w:val="00DB3C76"/>
    <w:rsid w:val="00DB440A"/>
    <w:rsid w:val="00DB4448"/>
    <w:rsid w:val="00DB53E5"/>
    <w:rsid w:val="00DB60ED"/>
    <w:rsid w:val="00DB69AE"/>
    <w:rsid w:val="00DC0590"/>
    <w:rsid w:val="00DC405B"/>
    <w:rsid w:val="00DC5FD9"/>
    <w:rsid w:val="00DD10CD"/>
    <w:rsid w:val="00DD1569"/>
    <w:rsid w:val="00DD3796"/>
    <w:rsid w:val="00DD40F9"/>
    <w:rsid w:val="00DD5110"/>
    <w:rsid w:val="00DE2C16"/>
    <w:rsid w:val="00DE2E1A"/>
    <w:rsid w:val="00DE46DF"/>
    <w:rsid w:val="00DE6DA3"/>
    <w:rsid w:val="00DE6E05"/>
    <w:rsid w:val="00DE7CB4"/>
    <w:rsid w:val="00DF57CD"/>
    <w:rsid w:val="00DF7005"/>
    <w:rsid w:val="00E02C74"/>
    <w:rsid w:val="00E02EA2"/>
    <w:rsid w:val="00E053C0"/>
    <w:rsid w:val="00E05CE6"/>
    <w:rsid w:val="00E10A29"/>
    <w:rsid w:val="00E16958"/>
    <w:rsid w:val="00E17C96"/>
    <w:rsid w:val="00E20EC1"/>
    <w:rsid w:val="00E22FDD"/>
    <w:rsid w:val="00E2343A"/>
    <w:rsid w:val="00E236D6"/>
    <w:rsid w:val="00E23E38"/>
    <w:rsid w:val="00E2541C"/>
    <w:rsid w:val="00E2618F"/>
    <w:rsid w:val="00E262A0"/>
    <w:rsid w:val="00E26C36"/>
    <w:rsid w:val="00E279BF"/>
    <w:rsid w:val="00E32EC3"/>
    <w:rsid w:val="00E333C4"/>
    <w:rsid w:val="00E33D94"/>
    <w:rsid w:val="00E3520B"/>
    <w:rsid w:val="00E353FB"/>
    <w:rsid w:val="00E35F1D"/>
    <w:rsid w:val="00E43F16"/>
    <w:rsid w:val="00E460D1"/>
    <w:rsid w:val="00E4665F"/>
    <w:rsid w:val="00E468AA"/>
    <w:rsid w:val="00E469B6"/>
    <w:rsid w:val="00E575EC"/>
    <w:rsid w:val="00E601A6"/>
    <w:rsid w:val="00E6055F"/>
    <w:rsid w:val="00E60D02"/>
    <w:rsid w:val="00E6369D"/>
    <w:rsid w:val="00E651D2"/>
    <w:rsid w:val="00E656C7"/>
    <w:rsid w:val="00E708F3"/>
    <w:rsid w:val="00E71319"/>
    <w:rsid w:val="00E741E4"/>
    <w:rsid w:val="00E758A2"/>
    <w:rsid w:val="00E81AF0"/>
    <w:rsid w:val="00E85603"/>
    <w:rsid w:val="00E857E4"/>
    <w:rsid w:val="00E85B7E"/>
    <w:rsid w:val="00E85BF4"/>
    <w:rsid w:val="00E87B4E"/>
    <w:rsid w:val="00E91957"/>
    <w:rsid w:val="00E9352E"/>
    <w:rsid w:val="00E972EC"/>
    <w:rsid w:val="00EA00D5"/>
    <w:rsid w:val="00EA0F3E"/>
    <w:rsid w:val="00EA6727"/>
    <w:rsid w:val="00EA7DF7"/>
    <w:rsid w:val="00EB0069"/>
    <w:rsid w:val="00EB3910"/>
    <w:rsid w:val="00EB706B"/>
    <w:rsid w:val="00EB76BE"/>
    <w:rsid w:val="00EC0CC8"/>
    <w:rsid w:val="00EC43D3"/>
    <w:rsid w:val="00EC4EF1"/>
    <w:rsid w:val="00ED1340"/>
    <w:rsid w:val="00ED18E5"/>
    <w:rsid w:val="00ED2CD0"/>
    <w:rsid w:val="00ED3E7D"/>
    <w:rsid w:val="00EE1EDB"/>
    <w:rsid w:val="00EE233B"/>
    <w:rsid w:val="00EE2C08"/>
    <w:rsid w:val="00EE38BE"/>
    <w:rsid w:val="00EE7D95"/>
    <w:rsid w:val="00EF010E"/>
    <w:rsid w:val="00EF600F"/>
    <w:rsid w:val="00EF6099"/>
    <w:rsid w:val="00F0100E"/>
    <w:rsid w:val="00F02BA9"/>
    <w:rsid w:val="00F038BB"/>
    <w:rsid w:val="00F05D85"/>
    <w:rsid w:val="00F103FC"/>
    <w:rsid w:val="00F11236"/>
    <w:rsid w:val="00F11395"/>
    <w:rsid w:val="00F13635"/>
    <w:rsid w:val="00F13B49"/>
    <w:rsid w:val="00F14F3D"/>
    <w:rsid w:val="00F155CC"/>
    <w:rsid w:val="00F168B6"/>
    <w:rsid w:val="00F20879"/>
    <w:rsid w:val="00F20E49"/>
    <w:rsid w:val="00F22525"/>
    <w:rsid w:val="00F2338B"/>
    <w:rsid w:val="00F3049A"/>
    <w:rsid w:val="00F31818"/>
    <w:rsid w:val="00F330C8"/>
    <w:rsid w:val="00F33FA2"/>
    <w:rsid w:val="00F35550"/>
    <w:rsid w:val="00F367BD"/>
    <w:rsid w:val="00F37EBB"/>
    <w:rsid w:val="00F40147"/>
    <w:rsid w:val="00F40910"/>
    <w:rsid w:val="00F40E23"/>
    <w:rsid w:val="00F4102D"/>
    <w:rsid w:val="00F4198D"/>
    <w:rsid w:val="00F43631"/>
    <w:rsid w:val="00F455B6"/>
    <w:rsid w:val="00F45EFA"/>
    <w:rsid w:val="00F4606F"/>
    <w:rsid w:val="00F47027"/>
    <w:rsid w:val="00F47C06"/>
    <w:rsid w:val="00F51F8C"/>
    <w:rsid w:val="00F61980"/>
    <w:rsid w:val="00F620BE"/>
    <w:rsid w:val="00F62A8D"/>
    <w:rsid w:val="00F62C8C"/>
    <w:rsid w:val="00F63203"/>
    <w:rsid w:val="00F6350F"/>
    <w:rsid w:val="00F63C78"/>
    <w:rsid w:val="00F66938"/>
    <w:rsid w:val="00F66F0D"/>
    <w:rsid w:val="00F70004"/>
    <w:rsid w:val="00F70F7A"/>
    <w:rsid w:val="00F71373"/>
    <w:rsid w:val="00F71C83"/>
    <w:rsid w:val="00F73695"/>
    <w:rsid w:val="00F76495"/>
    <w:rsid w:val="00F8179D"/>
    <w:rsid w:val="00F82E8F"/>
    <w:rsid w:val="00F8354D"/>
    <w:rsid w:val="00F851C7"/>
    <w:rsid w:val="00F878FF"/>
    <w:rsid w:val="00F87FE2"/>
    <w:rsid w:val="00F90243"/>
    <w:rsid w:val="00F91051"/>
    <w:rsid w:val="00F9228C"/>
    <w:rsid w:val="00F9241B"/>
    <w:rsid w:val="00F93148"/>
    <w:rsid w:val="00F93598"/>
    <w:rsid w:val="00F94269"/>
    <w:rsid w:val="00F94441"/>
    <w:rsid w:val="00F94984"/>
    <w:rsid w:val="00F97341"/>
    <w:rsid w:val="00F97813"/>
    <w:rsid w:val="00FA3CB5"/>
    <w:rsid w:val="00FA4A7F"/>
    <w:rsid w:val="00FA6ED9"/>
    <w:rsid w:val="00FB02D8"/>
    <w:rsid w:val="00FB0747"/>
    <w:rsid w:val="00FB0AD6"/>
    <w:rsid w:val="00FB1531"/>
    <w:rsid w:val="00FB17DA"/>
    <w:rsid w:val="00FC0BFD"/>
    <w:rsid w:val="00FC2E8F"/>
    <w:rsid w:val="00FC62EF"/>
    <w:rsid w:val="00FC77B7"/>
    <w:rsid w:val="00FC7C3B"/>
    <w:rsid w:val="00FC7CED"/>
    <w:rsid w:val="00FC7D7B"/>
    <w:rsid w:val="00FD1456"/>
    <w:rsid w:val="00FD18B6"/>
    <w:rsid w:val="00FD2544"/>
    <w:rsid w:val="00FD482B"/>
    <w:rsid w:val="00FD53B6"/>
    <w:rsid w:val="00FD794D"/>
    <w:rsid w:val="00FE109E"/>
    <w:rsid w:val="00FE23C9"/>
    <w:rsid w:val="00FE33AE"/>
    <w:rsid w:val="00FE7991"/>
    <w:rsid w:val="00FF0290"/>
    <w:rsid w:val="00FF06B2"/>
    <w:rsid w:val="00FF1A70"/>
    <w:rsid w:val="00FF2B25"/>
    <w:rsid w:val="00FF2C79"/>
    <w:rsid w:val="00FF34AD"/>
    <w:rsid w:val="00FF3FBC"/>
    <w:rsid w:val="00FF43A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ACF7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4178"/>
    <w:pPr>
      <w:widowControl w:val="0"/>
      <w:wordWrap w:val="0"/>
      <w:autoSpaceDE w:val="0"/>
      <w:autoSpaceDN w:val="0"/>
      <w:jc w:val="both"/>
    </w:pPr>
  </w:style>
  <w:style w:type="paragraph" w:styleId="2">
    <w:name w:val="heading 2"/>
    <w:basedOn w:val="a"/>
    <w:next w:val="a"/>
    <w:link w:val="2Char"/>
    <w:uiPriority w:val="9"/>
    <w:unhideWhenUsed/>
    <w:qFormat/>
    <w:rsid w:val="0058114D"/>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63910"/>
    <w:rPr>
      <w:color w:val="0000FF" w:themeColor="hyperlink"/>
      <w:u w:val="single"/>
    </w:rPr>
  </w:style>
  <w:style w:type="character" w:styleId="a4">
    <w:name w:val="FollowedHyperlink"/>
    <w:basedOn w:val="a0"/>
    <w:uiPriority w:val="99"/>
    <w:semiHidden/>
    <w:unhideWhenUsed/>
    <w:rsid w:val="001D6ABB"/>
    <w:rPr>
      <w:color w:val="800080" w:themeColor="followedHyperlink"/>
      <w:u w:val="single"/>
    </w:rPr>
  </w:style>
  <w:style w:type="paragraph" w:styleId="a5">
    <w:name w:val="header"/>
    <w:basedOn w:val="a"/>
    <w:link w:val="Char"/>
    <w:uiPriority w:val="99"/>
    <w:unhideWhenUsed/>
    <w:rsid w:val="00016679"/>
    <w:pPr>
      <w:tabs>
        <w:tab w:val="center" w:pos="4513"/>
        <w:tab w:val="right" w:pos="9026"/>
      </w:tabs>
      <w:snapToGrid w:val="0"/>
    </w:pPr>
  </w:style>
  <w:style w:type="character" w:customStyle="1" w:styleId="Char">
    <w:name w:val="머리글 Char"/>
    <w:basedOn w:val="a0"/>
    <w:link w:val="a5"/>
    <w:uiPriority w:val="99"/>
    <w:rsid w:val="00016679"/>
  </w:style>
  <w:style w:type="paragraph" w:styleId="a6">
    <w:name w:val="footer"/>
    <w:basedOn w:val="a"/>
    <w:link w:val="Char0"/>
    <w:uiPriority w:val="99"/>
    <w:unhideWhenUsed/>
    <w:rsid w:val="00016679"/>
    <w:pPr>
      <w:tabs>
        <w:tab w:val="center" w:pos="4513"/>
        <w:tab w:val="right" w:pos="9026"/>
      </w:tabs>
      <w:snapToGrid w:val="0"/>
    </w:pPr>
  </w:style>
  <w:style w:type="character" w:customStyle="1" w:styleId="Char0">
    <w:name w:val="바닥글 Char"/>
    <w:basedOn w:val="a0"/>
    <w:link w:val="a6"/>
    <w:uiPriority w:val="99"/>
    <w:rsid w:val="00016679"/>
  </w:style>
  <w:style w:type="paragraph" w:styleId="a7">
    <w:name w:val="Balloon Text"/>
    <w:basedOn w:val="a"/>
    <w:link w:val="Char1"/>
    <w:uiPriority w:val="99"/>
    <w:semiHidden/>
    <w:unhideWhenUsed/>
    <w:rsid w:val="005256DE"/>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5256DE"/>
    <w:rPr>
      <w:rFonts w:asciiTheme="majorHAnsi" w:eastAsiaTheme="majorEastAsia" w:hAnsiTheme="majorHAnsi" w:cstheme="majorBidi"/>
      <w:sz w:val="18"/>
      <w:szCs w:val="18"/>
    </w:rPr>
  </w:style>
  <w:style w:type="paragraph" w:styleId="a8">
    <w:name w:val="List Paragraph"/>
    <w:basedOn w:val="a"/>
    <w:uiPriority w:val="34"/>
    <w:qFormat/>
    <w:rsid w:val="00425C20"/>
    <w:pPr>
      <w:ind w:left="720"/>
      <w:contextualSpacing/>
    </w:pPr>
  </w:style>
  <w:style w:type="paragraph" w:customStyle="1" w:styleId="ParaAttribute0">
    <w:name w:val="ParaAttribute0"/>
    <w:rsid w:val="00DA513E"/>
    <w:pPr>
      <w:widowControl w:val="0"/>
      <w:wordWrap w:val="0"/>
      <w:jc w:val="both"/>
    </w:pPr>
    <w:rPr>
      <w:rFonts w:ascii="Times New Roman" w:eastAsia="바탕" w:hAnsi="Times New Roman" w:cs="Times New Roman"/>
      <w:kern w:val="0"/>
      <w:szCs w:val="20"/>
    </w:rPr>
  </w:style>
  <w:style w:type="character" w:customStyle="1" w:styleId="CharAttribute0">
    <w:name w:val="CharAttribute0"/>
    <w:rsid w:val="00DA513E"/>
    <w:rPr>
      <w:rFonts w:ascii="맑은 고딕" w:eastAsia="맑은 고딕"/>
      <w:b/>
    </w:rPr>
  </w:style>
  <w:style w:type="character" w:customStyle="1" w:styleId="CharAttribute46">
    <w:name w:val="CharAttribute46"/>
    <w:rsid w:val="00DA513E"/>
    <w:rPr>
      <w:rFonts w:ascii="맑은 고딕" w:eastAsia="맑은 고딕"/>
      <w:b/>
      <w:shd w:val="clear" w:color="auto" w:fill="FFEA00"/>
    </w:rPr>
  </w:style>
  <w:style w:type="paragraph" w:customStyle="1" w:styleId="Pa3">
    <w:name w:val="Pa3"/>
    <w:basedOn w:val="a"/>
    <w:next w:val="a"/>
    <w:uiPriority w:val="99"/>
    <w:rsid w:val="00AA3B5A"/>
    <w:pPr>
      <w:wordWrap/>
      <w:adjustRightInd w:val="0"/>
      <w:spacing w:line="181" w:lineRule="atLeast"/>
      <w:jc w:val="left"/>
    </w:pPr>
    <w:rPr>
      <w:rFonts w:ascii="Minion Pro" w:hAnsi="Minion Pro"/>
      <w:kern w:val="0"/>
      <w:sz w:val="24"/>
      <w:szCs w:val="24"/>
    </w:rPr>
  </w:style>
  <w:style w:type="character" w:customStyle="1" w:styleId="A40">
    <w:name w:val="A4"/>
    <w:uiPriority w:val="99"/>
    <w:rsid w:val="00AA3B5A"/>
    <w:rPr>
      <w:rFonts w:cs="Minion Pro"/>
      <w:color w:val="221E1F"/>
      <w:sz w:val="13"/>
      <w:szCs w:val="13"/>
    </w:rPr>
  </w:style>
  <w:style w:type="table" w:styleId="a9">
    <w:name w:val="Table Grid"/>
    <w:basedOn w:val="a1"/>
    <w:uiPriority w:val="59"/>
    <w:rsid w:val="007A4AF3"/>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semiHidden/>
    <w:unhideWhenUsed/>
    <w:rsid w:val="00CB1148"/>
    <w:pPr>
      <w:widowControl/>
      <w:wordWrap/>
      <w:autoSpaceDE/>
      <w:autoSpaceDN/>
      <w:spacing w:before="150" w:after="150" w:line="336" w:lineRule="atLeast"/>
      <w:jc w:val="left"/>
    </w:pPr>
    <w:rPr>
      <w:rFonts w:ascii="Arial" w:eastAsia="굴림" w:hAnsi="Arial" w:cs="Arial"/>
      <w:kern w:val="0"/>
      <w:sz w:val="18"/>
      <w:szCs w:val="18"/>
    </w:rPr>
  </w:style>
  <w:style w:type="character" w:customStyle="1" w:styleId="li-content">
    <w:name w:val="li-content"/>
    <w:basedOn w:val="a0"/>
    <w:rsid w:val="00CB1148"/>
    <w:rPr>
      <w:color w:val="000000"/>
    </w:rPr>
  </w:style>
  <w:style w:type="character" w:styleId="ab">
    <w:name w:val="annotation reference"/>
    <w:basedOn w:val="a0"/>
    <w:uiPriority w:val="99"/>
    <w:semiHidden/>
    <w:unhideWhenUsed/>
    <w:rsid w:val="00110E0B"/>
    <w:rPr>
      <w:sz w:val="18"/>
      <w:szCs w:val="18"/>
    </w:rPr>
  </w:style>
  <w:style w:type="paragraph" w:styleId="ac">
    <w:name w:val="annotation text"/>
    <w:basedOn w:val="a"/>
    <w:link w:val="Char2"/>
    <w:uiPriority w:val="99"/>
    <w:semiHidden/>
    <w:unhideWhenUsed/>
    <w:rsid w:val="00110E0B"/>
    <w:pPr>
      <w:jc w:val="left"/>
    </w:pPr>
  </w:style>
  <w:style w:type="character" w:customStyle="1" w:styleId="Char2">
    <w:name w:val="메모 텍스트 Char"/>
    <w:basedOn w:val="a0"/>
    <w:link w:val="ac"/>
    <w:uiPriority w:val="99"/>
    <w:semiHidden/>
    <w:rsid w:val="00110E0B"/>
  </w:style>
  <w:style w:type="paragraph" w:styleId="ad">
    <w:name w:val="annotation subject"/>
    <w:basedOn w:val="ac"/>
    <w:next w:val="ac"/>
    <w:link w:val="Char3"/>
    <w:uiPriority w:val="99"/>
    <w:semiHidden/>
    <w:unhideWhenUsed/>
    <w:rsid w:val="00110E0B"/>
    <w:rPr>
      <w:b/>
      <w:bCs/>
    </w:rPr>
  </w:style>
  <w:style w:type="character" w:customStyle="1" w:styleId="Char3">
    <w:name w:val="메모 주제 Char"/>
    <w:basedOn w:val="Char2"/>
    <w:link w:val="ad"/>
    <w:uiPriority w:val="99"/>
    <w:semiHidden/>
    <w:rsid w:val="00110E0B"/>
    <w:rPr>
      <w:b/>
      <w:bCs/>
    </w:rPr>
  </w:style>
  <w:style w:type="character" w:customStyle="1" w:styleId="CharAttribute11">
    <w:name w:val="CharAttribute11"/>
    <w:rsid w:val="006F2753"/>
    <w:rPr>
      <w:rFonts w:ascii="맑은 고딕" w:eastAsia="Times New Roman" w:hAnsi="Times New Roman"/>
      <w:shd w:val="clear" w:color="auto" w:fill="FFFF00"/>
    </w:rPr>
  </w:style>
  <w:style w:type="character" w:customStyle="1" w:styleId="CharAttribute12">
    <w:name w:val="CharAttribute12"/>
    <w:rsid w:val="006F2753"/>
    <w:rPr>
      <w:rFonts w:ascii="맑은 고딕" w:eastAsia="맑은 고딕" w:hAnsi="맑은 고딕"/>
      <w:shd w:val="clear" w:color="auto" w:fill="FFFF00"/>
    </w:rPr>
  </w:style>
  <w:style w:type="character" w:customStyle="1" w:styleId="CharAttribute2">
    <w:name w:val="CharAttribute2"/>
    <w:rsid w:val="006F2753"/>
    <w:rPr>
      <w:rFonts w:ascii="맑은 고딕" w:eastAsia="Times New Roman" w:hAnsi="Times New Roman"/>
    </w:rPr>
  </w:style>
  <w:style w:type="paragraph" w:customStyle="1" w:styleId="ParaAttribute3">
    <w:name w:val="ParaAttribute3"/>
    <w:rsid w:val="00036A97"/>
    <w:pPr>
      <w:widowControl w:val="0"/>
      <w:wordWrap w:val="0"/>
      <w:jc w:val="both"/>
    </w:pPr>
    <w:rPr>
      <w:rFonts w:ascii="Times New Roman" w:eastAsia="바탕" w:hAnsi="Times New Roman" w:cs="Times New Roman"/>
      <w:kern w:val="0"/>
      <w:szCs w:val="20"/>
    </w:rPr>
  </w:style>
  <w:style w:type="paragraph" w:customStyle="1" w:styleId="ParaAttribute13">
    <w:name w:val="ParaAttribute13"/>
    <w:rsid w:val="00036A97"/>
    <w:pPr>
      <w:widowControl w:val="0"/>
      <w:wordWrap w:val="0"/>
      <w:jc w:val="both"/>
    </w:pPr>
    <w:rPr>
      <w:rFonts w:ascii="Times New Roman" w:eastAsia="바탕" w:hAnsi="Times New Roman" w:cs="Times New Roman"/>
      <w:kern w:val="0"/>
      <w:szCs w:val="20"/>
    </w:rPr>
  </w:style>
  <w:style w:type="character" w:customStyle="1" w:styleId="CharAttribute61">
    <w:name w:val="CharAttribute61"/>
    <w:rsid w:val="00036A97"/>
    <w:rPr>
      <w:rFonts w:ascii="Times New Roman" w:eastAsia="맑은 고딕" w:hAnsi="맑은 고딕"/>
    </w:rPr>
  </w:style>
  <w:style w:type="character" w:customStyle="1" w:styleId="CharAttribute64">
    <w:name w:val="CharAttribute64"/>
    <w:rsid w:val="00036A97"/>
    <w:rPr>
      <w:rFonts w:ascii="Times New Roman" w:eastAsia="바탕" w:hAnsi="바탕"/>
    </w:rPr>
  </w:style>
  <w:style w:type="paragraph" w:customStyle="1" w:styleId="BBAuthorName">
    <w:name w:val="BB_Author_Name"/>
    <w:basedOn w:val="a"/>
    <w:next w:val="a"/>
    <w:link w:val="BBAuthorNameChar"/>
    <w:rsid w:val="00636E55"/>
    <w:pPr>
      <w:widowControl/>
      <w:wordWrap/>
      <w:autoSpaceDE/>
      <w:autoSpaceDN/>
      <w:spacing w:after="240" w:line="480" w:lineRule="auto"/>
      <w:jc w:val="center"/>
    </w:pPr>
    <w:rPr>
      <w:rFonts w:ascii="Times" w:eastAsia="바탕" w:hAnsi="Times" w:cs="Times New Roman"/>
      <w:i/>
      <w:kern w:val="0"/>
      <w:sz w:val="24"/>
      <w:szCs w:val="20"/>
      <w:lang w:val="x-none" w:eastAsia="en-US"/>
    </w:rPr>
  </w:style>
  <w:style w:type="character" w:customStyle="1" w:styleId="BBAuthorNameChar">
    <w:name w:val="BB_Author_Name Char"/>
    <w:link w:val="BBAuthorName"/>
    <w:rsid w:val="00636E55"/>
    <w:rPr>
      <w:rFonts w:ascii="Times" w:eastAsia="바탕" w:hAnsi="Times" w:cs="Times New Roman"/>
      <w:i/>
      <w:kern w:val="0"/>
      <w:sz w:val="24"/>
      <w:szCs w:val="20"/>
      <w:lang w:val="x-none" w:eastAsia="en-US"/>
    </w:rPr>
  </w:style>
  <w:style w:type="paragraph" w:customStyle="1" w:styleId="FACorrespondingAuthorFootnote">
    <w:name w:val="FA_Corresponding_Author_Footnote"/>
    <w:basedOn w:val="a"/>
    <w:next w:val="a"/>
    <w:rsid w:val="00636E55"/>
    <w:pPr>
      <w:widowControl/>
      <w:wordWrap/>
      <w:autoSpaceDE/>
      <w:autoSpaceDN/>
      <w:spacing w:after="200" w:line="480" w:lineRule="auto"/>
    </w:pPr>
    <w:rPr>
      <w:rFonts w:ascii="Times" w:eastAsia="바탕" w:hAnsi="Times" w:cs="Times New Roman"/>
      <w:kern w:val="0"/>
      <w:sz w:val="24"/>
      <w:szCs w:val="20"/>
      <w:lang w:eastAsia="en-US"/>
    </w:rPr>
  </w:style>
  <w:style w:type="character" w:customStyle="1" w:styleId="2Char">
    <w:name w:val="제목 2 Char"/>
    <w:basedOn w:val="a0"/>
    <w:link w:val="2"/>
    <w:uiPriority w:val="9"/>
    <w:rsid w:val="0058114D"/>
    <w:rPr>
      <w:rFonts w:asciiTheme="majorHAnsi" w:eastAsiaTheme="majorEastAsia" w:hAnsiTheme="majorHAnsi" w:cstheme="maj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4178"/>
    <w:pPr>
      <w:widowControl w:val="0"/>
      <w:wordWrap w:val="0"/>
      <w:autoSpaceDE w:val="0"/>
      <w:autoSpaceDN w:val="0"/>
      <w:jc w:val="both"/>
    </w:pPr>
  </w:style>
  <w:style w:type="paragraph" w:styleId="2">
    <w:name w:val="heading 2"/>
    <w:basedOn w:val="a"/>
    <w:next w:val="a"/>
    <w:link w:val="2Char"/>
    <w:uiPriority w:val="9"/>
    <w:unhideWhenUsed/>
    <w:qFormat/>
    <w:rsid w:val="0058114D"/>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63910"/>
    <w:rPr>
      <w:color w:val="0000FF" w:themeColor="hyperlink"/>
      <w:u w:val="single"/>
    </w:rPr>
  </w:style>
  <w:style w:type="character" w:styleId="a4">
    <w:name w:val="FollowedHyperlink"/>
    <w:basedOn w:val="a0"/>
    <w:uiPriority w:val="99"/>
    <w:semiHidden/>
    <w:unhideWhenUsed/>
    <w:rsid w:val="001D6ABB"/>
    <w:rPr>
      <w:color w:val="800080" w:themeColor="followedHyperlink"/>
      <w:u w:val="single"/>
    </w:rPr>
  </w:style>
  <w:style w:type="paragraph" w:styleId="a5">
    <w:name w:val="header"/>
    <w:basedOn w:val="a"/>
    <w:link w:val="Char"/>
    <w:uiPriority w:val="99"/>
    <w:unhideWhenUsed/>
    <w:rsid w:val="00016679"/>
    <w:pPr>
      <w:tabs>
        <w:tab w:val="center" w:pos="4513"/>
        <w:tab w:val="right" w:pos="9026"/>
      </w:tabs>
      <w:snapToGrid w:val="0"/>
    </w:pPr>
  </w:style>
  <w:style w:type="character" w:customStyle="1" w:styleId="Char">
    <w:name w:val="머리글 Char"/>
    <w:basedOn w:val="a0"/>
    <w:link w:val="a5"/>
    <w:uiPriority w:val="99"/>
    <w:rsid w:val="00016679"/>
  </w:style>
  <w:style w:type="paragraph" w:styleId="a6">
    <w:name w:val="footer"/>
    <w:basedOn w:val="a"/>
    <w:link w:val="Char0"/>
    <w:uiPriority w:val="99"/>
    <w:unhideWhenUsed/>
    <w:rsid w:val="00016679"/>
    <w:pPr>
      <w:tabs>
        <w:tab w:val="center" w:pos="4513"/>
        <w:tab w:val="right" w:pos="9026"/>
      </w:tabs>
      <w:snapToGrid w:val="0"/>
    </w:pPr>
  </w:style>
  <w:style w:type="character" w:customStyle="1" w:styleId="Char0">
    <w:name w:val="바닥글 Char"/>
    <w:basedOn w:val="a0"/>
    <w:link w:val="a6"/>
    <w:uiPriority w:val="99"/>
    <w:rsid w:val="00016679"/>
  </w:style>
  <w:style w:type="paragraph" w:styleId="a7">
    <w:name w:val="Balloon Text"/>
    <w:basedOn w:val="a"/>
    <w:link w:val="Char1"/>
    <w:uiPriority w:val="99"/>
    <w:semiHidden/>
    <w:unhideWhenUsed/>
    <w:rsid w:val="005256DE"/>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5256DE"/>
    <w:rPr>
      <w:rFonts w:asciiTheme="majorHAnsi" w:eastAsiaTheme="majorEastAsia" w:hAnsiTheme="majorHAnsi" w:cstheme="majorBidi"/>
      <w:sz w:val="18"/>
      <w:szCs w:val="18"/>
    </w:rPr>
  </w:style>
  <w:style w:type="paragraph" w:styleId="a8">
    <w:name w:val="List Paragraph"/>
    <w:basedOn w:val="a"/>
    <w:uiPriority w:val="34"/>
    <w:qFormat/>
    <w:rsid w:val="00425C20"/>
    <w:pPr>
      <w:ind w:left="720"/>
      <w:contextualSpacing/>
    </w:pPr>
  </w:style>
  <w:style w:type="paragraph" w:customStyle="1" w:styleId="ParaAttribute0">
    <w:name w:val="ParaAttribute0"/>
    <w:rsid w:val="00DA513E"/>
    <w:pPr>
      <w:widowControl w:val="0"/>
      <w:wordWrap w:val="0"/>
      <w:jc w:val="both"/>
    </w:pPr>
    <w:rPr>
      <w:rFonts w:ascii="Times New Roman" w:eastAsia="바탕" w:hAnsi="Times New Roman" w:cs="Times New Roman"/>
      <w:kern w:val="0"/>
      <w:szCs w:val="20"/>
    </w:rPr>
  </w:style>
  <w:style w:type="character" w:customStyle="1" w:styleId="CharAttribute0">
    <w:name w:val="CharAttribute0"/>
    <w:rsid w:val="00DA513E"/>
    <w:rPr>
      <w:rFonts w:ascii="맑은 고딕" w:eastAsia="맑은 고딕"/>
      <w:b/>
    </w:rPr>
  </w:style>
  <w:style w:type="character" w:customStyle="1" w:styleId="CharAttribute46">
    <w:name w:val="CharAttribute46"/>
    <w:rsid w:val="00DA513E"/>
    <w:rPr>
      <w:rFonts w:ascii="맑은 고딕" w:eastAsia="맑은 고딕"/>
      <w:b/>
      <w:shd w:val="clear" w:color="auto" w:fill="FFEA00"/>
    </w:rPr>
  </w:style>
  <w:style w:type="paragraph" w:customStyle="1" w:styleId="Pa3">
    <w:name w:val="Pa3"/>
    <w:basedOn w:val="a"/>
    <w:next w:val="a"/>
    <w:uiPriority w:val="99"/>
    <w:rsid w:val="00AA3B5A"/>
    <w:pPr>
      <w:wordWrap/>
      <w:adjustRightInd w:val="0"/>
      <w:spacing w:line="181" w:lineRule="atLeast"/>
      <w:jc w:val="left"/>
    </w:pPr>
    <w:rPr>
      <w:rFonts w:ascii="Minion Pro" w:hAnsi="Minion Pro"/>
      <w:kern w:val="0"/>
      <w:sz w:val="24"/>
      <w:szCs w:val="24"/>
    </w:rPr>
  </w:style>
  <w:style w:type="character" w:customStyle="1" w:styleId="A40">
    <w:name w:val="A4"/>
    <w:uiPriority w:val="99"/>
    <w:rsid w:val="00AA3B5A"/>
    <w:rPr>
      <w:rFonts w:cs="Minion Pro"/>
      <w:color w:val="221E1F"/>
      <w:sz w:val="13"/>
      <w:szCs w:val="13"/>
    </w:rPr>
  </w:style>
  <w:style w:type="table" w:styleId="a9">
    <w:name w:val="Table Grid"/>
    <w:basedOn w:val="a1"/>
    <w:uiPriority w:val="59"/>
    <w:rsid w:val="007A4AF3"/>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semiHidden/>
    <w:unhideWhenUsed/>
    <w:rsid w:val="00CB1148"/>
    <w:pPr>
      <w:widowControl/>
      <w:wordWrap/>
      <w:autoSpaceDE/>
      <w:autoSpaceDN/>
      <w:spacing w:before="150" w:after="150" w:line="336" w:lineRule="atLeast"/>
      <w:jc w:val="left"/>
    </w:pPr>
    <w:rPr>
      <w:rFonts w:ascii="Arial" w:eastAsia="굴림" w:hAnsi="Arial" w:cs="Arial"/>
      <w:kern w:val="0"/>
      <w:sz w:val="18"/>
      <w:szCs w:val="18"/>
    </w:rPr>
  </w:style>
  <w:style w:type="character" w:customStyle="1" w:styleId="li-content">
    <w:name w:val="li-content"/>
    <w:basedOn w:val="a0"/>
    <w:rsid w:val="00CB1148"/>
    <w:rPr>
      <w:color w:val="000000"/>
    </w:rPr>
  </w:style>
  <w:style w:type="character" w:styleId="ab">
    <w:name w:val="annotation reference"/>
    <w:basedOn w:val="a0"/>
    <w:uiPriority w:val="99"/>
    <w:semiHidden/>
    <w:unhideWhenUsed/>
    <w:rsid w:val="00110E0B"/>
    <w:rPr>
      <w:sz w:val="18"/>
      <w:szCs w:val="18"/>
    </w:rPr>
  </w:style>
  <w:style w:type="paragraph" w:styleId="ac">
    <w:name w:val="annotation text"/>
    <w:basedOn w:val="a"/>
    <w:link w:val="Char2"/>
    <w:uiPriority w:val="99"/>
    <w:semiHidden/>
    <w:unhideWhenUsed/>
    <w:rsid w:val="00110E0B"/>
    <w:pPr>
      <w:jc w:val="left"/>
    </w:pPr>
  </w:style>
  <w:style w:type="character" w:customStyle="1" w:styleId="Char2">
    <w:name w:val="메모 텍스트 Char"/>
    <w:basedOn w:val="a0"/>
    <w:link w:val="ac"/>
    <w:uiPriority w:val="99"/>
    <w:semiHidden/>
    <w:rsid w:val="00110E0B"/>
  </w:style>
  <w:style w:type="paragraph" w:styleId="ad">
    <w:name w:val="annotation subject"/>
    <w:basedOn w:val="ac"/>
    <w:next w:val="ac"/>
    <w:link w:val="Char3"/>
    <w:uiPriority w:val="99"/>
    <w:semiHidden/>
    <w:unhideWhenUsed/>
    <w:rsid w:val="00110E0B"/>
    <w:rPr>
      <w:b/>
      <w:bCs/>
    </w:rPr>
  </w:style>
  <w:style w:type="character" w:customStyle="1" w:styleId="Char3">
    <w:name w:val="메모 주제 Char"/>
    <w:basedOn w:val="Char2"/>
    <w:link w:val="ad"/>
    <w:uiPriority w:val="99"/>
    <w:semiHidden/>
    <w:rsid w:val="00110E0B"/>
    <w:rPr>
      <w:b/>
      <w:bCs/>
    </w:rPr>
  </w:style>
  <w:style w:type="character" w:customStyle="1" w:styleId="CharAttribute11">
    <w:name w:val="CharAttribute11"/>
    <w:rsid w:val="006F2753"/>
    <w:rPr>
      <w:rFonts w:ascii="맑은 고딕" w:eastAsia="Times New Roman" w:hAnsi="Times New Roman"/>
      <w:shd w:val="clear" w:color="auto" w:fill="FFFF00"/>
    </w:rPr>
  </w:style>
  <w:style w:type="character" w:customStyle="1" w:styleId="CharAttribute12">
    <w:name w:val="CharAttribute12"/>
    <w:rsid w:val="006F2753"/>
    <w:rPr>
      <w:rFonts w:ascii="맑은 고딕" w:eastAsia="맑은 고딕" w:hAnsi="맑은 고딕"/>
      <w:shd w:val="clear" w:color="auto" w:fill="FFFF00"/>
    </w:rPr>
  </w:style>
  <w:style w:type="character" w:customStyle="1" w:styleId="CharAttribute2">
    <w:name w:val="CharAttribute2"/>
    <w:rsid w:val="006F2753"/>
    <w:rPr>
      <w:rFonts w:ascii="맑은 고딕" w:eastAsia="Times New Roman" w:hAnsi="Times New Roman"/>
    </w:rPr>
  </w:style>
  <w:style w:type="paragraph" w:customStyle="1" w:styleId="ParaAttribute3">
    <w:name w:val="ParaAttribute3"/>
    <w:rsid w:val="00036A97"/>
    <w:pPr>
      <w:widowControl w:val="0"/>
      <w:wordWrap w:val="0"/>
      <w:jc w:val="both"/>
    </w:pPr>
    <w:rPr>
      <w:rFonts w:ascii="Times New Roman" w:eastAsia="바탕" w:hAnsi="Times New Roman" w:cs="Times New Roman"/>
      <w:kern w:val="0"/>
      <w:szCs w:val="20"/>
    </w:rPr>
  </w:style>
  <w:style w:type="paragraph" w:customStyle="1" w:styleId="ParaAttribute13">
    <w:name w:val="ParaAttribute13"/>
    <w:rsid w:val="00036A97"/>
    <w:pPr>
      <w:widowControl w:val="0"/>
      <w:wordWrap w:val="0"/>
      <w:jc w:val="both"/>
    </w:pPr>
    <w:rPr>
      <w:rFonts w:ascii="Times New Roman" w:eastAsia="바탕" w:hAnsi="Times New Roman" w:cs="Times New Roman"/>
      <w:kern w:val="0"/>
      <w:szCs w:val="20"/>
    </w:rPr>
  </w:style>
  <w:style w:type="character" w:customStyle="1" w:styleId="CharAttribute61">
    <w:name w:val="CharAttribute61"/>
    <w:rsid w:val="00036A97"/>
    <w:rPr>
      <w:rFonts w:ascii="Times New Roman" w:eastAsia="맑은 고딕" w:hAnsi="맑은 고딕"/>
    </w:rPr>
  </w:style>
  <w:style w:type="character" w:customStyle="1" w:styleId="CharAttribute64">
    <w:name w:val="CharAttribute64"/>
    <w:rsid w:val="00036A97"/>
    <w:rPr>
      <w:rFonts w:ascii="Times New Roman" w:eastAsia="바탕" w:hAnsi="바탕"/>
    </w:rPr>
  </w:style>
  <w:style w:type="paragraph" w:customStyle="1" w:styleId="BBAuthorName">
    <w:name w:val="BB_Author_Name"/>
    <w:basedOn w:val="a"/>
    <w:next w:val="a"/>
    <w:link w:val="BBAuthorNameChar"/>
    <w:rsid w:val="00636E55"/>
    <w:pPr>
      <w:widowControl/>
      <w:wordWrap/>
      <w:autoSpaceDE/>
      <w:autoSpaceDN/>
      <w:spacing w:after="240" w:line="480" w:lineRule="auto"/>
      <w:jc w:val="center"/>
    </w:pPr>
    <w:rPr>
      <w:rFonts w:ascii="Times" w:eastAsia="바탕" w:hAnsi="Times" w:cs="Times New Roman"/>
      <w:i/>
      <w:kern w:val="0"/>
      <w:sz w:val="24"/>
      <w:szCs w:val="20"/>
      <w:lang w:val="x-none" w:eastAsia="en-US"/>
    </w:rPr>
  </w:style>
  <w:style w:type="character" w:customStyle="1" w:styleId="BBAuthorNameChar">
    <w:name w:val="BB_Author_Name Char"/>
    <w:link w:val="BBAuthorName"/>
    <w:rsid w:val="00636E55"/>
    <w:rPr>
      <w:rFonts w:ascii="Times" w:eastAsia="바탕" w:hAnsi="Times" w:cs="Times New Roman"/>
      <w:i/>
      <w:kern w:val="0"/>
      <w:sz w:val="24"/>
      <w:szCs w:val="20"/>
      <w:lang w:val="x-none" w:eastAsia="en-US"/>
    </w:rPr>
  </w:style>
  <w:style w:type="paragraph" w:customStyle="1" w:styleId="FACorrespondingAuthorFootnote">
    <w:name w:val="FA_Corresponding_Author_Footnote"/>
    <w:basedOn w:val="a"/>
    <w:next w:val="a"/>
    <w:rsid w:val="00636E55"/>
    <w:pPr>
      <w:widowControl/>
      <w:wordWrap/>
      <w:autoSpaceDE/>
      <w:autoSpaceDN/>
      <w:spacing w:after="200" w:line="480" w:lineRule="auto"/>
    </w:pPr>
    <w:rPr>
      <w:rFonts w:ascii="Times" w:eastAsia="바탕" w:hAnsi="Times" w:cs="Times New Roman"/>
      <w:kern w:val="0"/>
      <w:sz w:val="24"/>
      <w:szCs w:val="20"/>
      <w:lang w:eastAsia="en-US"/>
    </w:rPr>
  </w:style>
  <w:style w:type="character" w:customStyle="1" w:styleId="2Char">
    <w:name w:val="제목 2 Char"/>
    <w:basedOn w:val="a0"/>
    <w:link w:val="2"/>
    <w:uiPriority w:val="9"/>
    <w:rsid w:val="0058114D"/>
    <w:rPr>
      <w:rFonts w:asciiTheme="majorHAnsi" w:eastAsiaTheme="majorEastAsia"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689645">
      <w:bodyDiv w:val="1"/>
      <w:marLeft w:val="0"/>
      <w:marRight w:val="0"/>
      <w:marTop w:val="0"/>
      <w:marBottom w:val="0"/>
      <w:divBdr>
        <w:top w:val="none" w:sz="0" w:space="0" w:color="auto"/>
        <w:left w:val="none" w:sz="0" w:space="0" w:color="auto"/>
        <w:bottom w:val="none" w:sz="0" w:space="0" w:color="auto"/>
        <w:right w:val="none" w:sz="0" w:space="0" w:color="auto"/>
      </w:divBdr>
      <w:divsChild>
        <w:div w:id="1606034792">
          <w:marLeft w:val="0"/>
          <w:marRight w:val="0"/>
          <w:marTop w:val="225"/>
          <w:marBottom w:val="75"/>
          <w:divBdr>
            <w:top w:val="single" w:sz="4" w:space="15" w:color="CCCCCC"/>
            <w:left w:val="single" w:sz="4" w:space="11" w:color="CCCCCC"/>
            <w:bottom w:val="single" w:sz="4" w:space="9" w:color="CCCCCC"/>
            <w:right w:val="single" w:sz="4" w:space="11" w:color="CCCCCC"/>
          </w:divBdr>
          <w:divsChild>
            <w:div w:id="2049715392">
              <w:marLeft w:val="0"/>
              <w:marRight w:val="0"/>
              <w:marTop w:val="0"/>
              <w:marBottom w:val="0"/>
              <w:divBdr>
                <w:top w:val="none" w:sz="0" w:space="0" w:color="auto"/>
                <w:left w:val="none" w:sz="0" w:space="0" w:color="auto"/>
                <w:bottom w:val="none" w:sz="0" w:space="0" w:color="auto"/>
                <w:right w:val="none" w:sz="0" w:space="0" w:color="auto"/>
              </w:divBdr>
              <w:divsChild>
                <w:div w:id="634988156">
                  <w:marLeft w:val="0"/>
                  <w:marRight w:val="0"/>
                  <w:marTop w:val="360"/>
                  <w:marBottom w:val="0"/>
                  <w:divBdr>
                    <w:top w:val="single" w:sz="4" w:space="0" w:color="FFFFFF"/>
                    <w:left w:val="single" w:sz="4" w:space="0" w:color="FFFFFF"/>
                    <w:bottom w:val="single" w:sz="4" w:space="0" w:color="FFFFFF"/>
                    <w:right w:val="single" w:sz="4" w:space="0" w:color="FFFFFF"/>
                  </w:divBdr>
                  <w:divsChild>
                    <w:div w:id="1363438517">
                      <w:marLeft w:val="0"/>
                      <w:marRight w:val="0"/>
                      <w:marTop w:val="0"/>
                      <w:marBottom w:val="0"/>
                      <w:divBdr>
                        <w:top w:val="none" w:sz="0" w:space="0" w:color="auto"/>
                        <w:left w:val="none" w:sz="0" w:space="0" w:color="auto"/>
                        <w:bottom w:val="none" w:sz="0" w:space="0" w:color="auto"/>
                        <w:right w:val="none" w:sz="0" w:space="0" w:color="auto"/>
                      </w:divBdr>
                      <w:divsChild>
                        <w:div w:id="182920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5607503">
      <w:bodyDiv w:val="1"/>
      <w:marLeft w:val="0"/>
      <w:marRight w:val="0"/>
      <w:marTop w:val="0"/>
      <w:marBottom w:val="0"/>
      <w:divBdr>
        <w:top w:val="none" w:sz="0" w:space="0" w:color="auto"/>
        <w:left w:val="none" w:sz="0" w:space="0" w:color="auto"/>
        <w:bottom w:val="none" w:sz="0" w:space="0" w:color="auto"/>
        <w:right w:val="none" w:sz="0" w:space="0" w:color="auto"/>
      </w:divBdr>
      <w:divsChild>
        <w:div w:id="1158309372">
          <w:marLeft w:val="0"/>
          <w:marRight w:val="0"/>
          <w:marTop w:val="0"/>
          <w:marBottom w:val="0"/>
          <w:divBdr>
            <w:top w:val="none" w:sz="0" w:space="0" w:color="auto"/>
            <w:left w:val="none" w:sz="0" w:space="0" w:color="auto"/>
            <w:bottom w:val="none" w:sz="0" w:space="0" w:color="auto"/>
            <w:right w:val="none" w:sz="0" w:space="0" w:color="auto"/>
          </w:divBdr>
          <w:divsChild>
            <w:div w:id="1572471256">
              <w:marLeft w:val="0"/>
              <w:marRight w:val="0"/>
              <w:marTop w:val="0"/>
              <w:marBottom w:val="0"/>
              <w:divBdr>
                <w:top w:val="none" w:sz="0" w:space="0" w:color="auto"/>
                <w:left w:val="none" w:sz="0" w:space="0" w:color="auto"/>
                <w:bottom w:val="none" w:sz="0" w:space="0" w:color="auto"/>
                <w:right w:val="none" w:sz="0" w:space="0" w:color="auto"/>
              </w:divBdr>
              <w:divsChild>
                <w:div w:id="117844537">
                  <w:marLeft w:val="0"/>
                  <w:marRight w:val="0"/>
                  <w:marTop w:val="0"/>
                  <w:marBottom w:val="0"/>
                  <w:divBdr>
                    <w:top w:val="none" w:sz="0" w:space="0" w:color="auto"/>
                    <w:left w:val="none" w:sz="0" w:space="0" w:color="auto"/>
                    <w:bottom w:val="none" w:sz="0" w:space="0" w:color="auto"/>
                    <w:right w:val="none" w:sz="0" w:space="0" w:color="auto"/>
                  </w:divBdr>
                  <w:divsChild>
                    <w:div w:id="194008327">
                      <w:marLeft w:val="0"/>
                      <w:marRight w:val="0"/>
                      <w:marTop w:val="0"/>
                      <w:marBottom w:val="0"/>
                      <w:divBdr>
                        <w:top w:val="none" w:sz="0" w:space="0" w:color="auto"/>
                        <w:left w:val="none" w:sz="0" w:space="0" w:color="auto"/>
                        <w:bottom w:val="none" w:sz="0" w:space="0" w:color="auto"/>
                        <w:right w:val="none" w:sz="0" w:space="0" w:color="auto"/>
                      </w:divBdr>
                      <w:divsChild>
                        <w:div w:id="1722512045">
                          <w:marLeft w:val="0"/>
                          <w:marRight w:val="0"/>
                          <w:marTop w:val="0"/>
                          <w:marBottom w:val="0"/>
                          <w:divBdr>
                            <w:top w:val="none" w:sz="0" w:space="0" w:color="auto"/>
                            <w:left w:val="none" w:sz="0" w:space="0" w:color="auto"/>
                            <w:bottom w:val="none" w:sz="0" w:space="0" w:color="auto"/>
                            <w:right w:val="none" w:sz="0" w:space="0" w:color="auto"/>
                          </w:divBdr>
                          <w:divsChild>
                            <w:div w:id="967974026">
                              <w:marLeft w:val="0"/>
                              <w:marRight w:val="0"/>
                              <w:marTop w:val="0"/>
                              <w:marBottom w:val="0"/>
                              <w:divBdr>
                                <w:top w:val="none" w:sz="0" w:space="0" w:color="auto"/>
                                <w:left w:val="none" w:sz="0" w:space="0" w:color="auto"/>
                                <w:bottom w:val="none" w:sz="0" w:space="0" w:color="auto"/>
                                <w:right w:val="none" w:sz="0" w:space="0" w:color="auto"/>
                              </w:divBdr>
                              <w:divsChild>
                                <w:div w:id="644967426">
                                  <w:marLeft w:val="0"/>
                                  <w:marRight w:val="0"/>
                                  <w:marTop w:val="0"/>
                                  <w:marBottom w:val="0"/>
                                  <w:divBdr>
                                    <w:top w:val="none" w:sz="0" w:space="0" w:color="auto"/>
                                    <w:left w:val="none" w:sz="0" w:space="0" w:color="auto"/>
                                    <w:bottom w:val="none" w:sz="0" w:space="0" w:color="auto"/>
                                    <w:right w:val="none" w:sz="0" w:space="0" w:color="auto"/>
                                  </w:divBdr>
                                  <w:divsChild>
                                    <w:div w:id="864245934">
                                      <w:marLeft w:val="0"/>
                                      <w:marRight w:val="0"/>
                                      <w:marTop w:val="0"/>
                                      <w:marBottom w:val="0"/>
                                      <w:divBdr>
                                        <w:top w:val="none" w:sz="0" w:space="0" w:color="auto"/>
                                        <w:left w:val="none" w:sz="0" w:space="0" w:color="auto"/>
                                        <w:bottom w:val="none" w:sz="0" w:space="0" w:color="auto"/>
                                        <w:right w:val="none" w:sz="0" w:space="0" w:color="auto"/>
                                      </w:divBdr>
                                      <w:divsChild>
                                        <w:div w:id="1899391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83078637">
      <w:bodyDiv w:val="1"/>
      <w:marLeft w:val="0"/>
      <w:marRight w:val="0"/>
      <w:marTop w:val="0"/>
      <w:marBottom w:val="0"/>
      <w:divBdr>
        <w:top w:val="none" w:sz="0" w:space="0" w:color="auto"/>
        <w:left w:val="none" w:sz="0" w:space="0" w:color="auto"/>
        <w:bottom w:val="none" w:sz="0" w:space="0" w:color="auto"/>
        <w:right w:val="none" w:sz="0" w:space="0" w:color="auto"/>
      </w:divBdr>
    </w:div>
    <w:div w:id="546378326">
      <w:bodyDiv w:val="1"/>
      <w:marLeft w:val="0"/>
      <w:marRight w:val="0"/>
      <w:marTop w:val="0"/>
      <w:marBottom w:val="0"/>
      <w:divBdr>
        <w:top w:val="none" w:sz="0" w:space="0" w:color="auto"/>
        <w:left w:val="none" w:sz="0" w:space="0" w:color="auto"/>
        <w:bottom w:val="none" w:sz="0" w:space="0" w:color="auto"/>
        <w:right w:val="none" w:sz="0" w:space="0" w:color="auto"/>
      </w:divBdr>
      <w:divsChild>
        <w:div w:id="810174593">
          <w:marLeft w:val="0"/>
          <w:marRight w:val="0"/>
          <w:marTop w:val="0"/>
          <w:marBottom w:val="0"/>
          <w:divBdr>
            <w:top w:val="none" w:sz="0" w:space="0" w:color="auto"/>
            <w:left w:val="none" w:sz="0" w:space="0" w:color="auto"/>
            <w:bottom w:val="none" w:sz="0" w:space="0" w:color="auto"/>
            <w:right w:val="none" w:sz="0" w:space="0" w:color="auto"/>
          </w:divBdr>
          <w:divsChild>
            <w:div w:id="223151572">
              <w:marLeft w:val="0"/>
              <w:marRight w:val="0"/>
              <w:marTop w:val="0"/>
              <w:marBottom w:val="0"/>
              <w:divBdr>
                <w:top w:val="none" w:sz="0" w:space="0" w:color="auto"/>
                <w:left w:val="none" w:sz="0" w:space="0" w:color="auto"/>
                <w:bottom w:val="none" w:sz="0" w:space="0" w:color="auto"/>
                <w:right w:val="none" w:sz="0" w:space="0" w:color="auto"/>
              </w:divBdr>
              <w:divsChild>
                <w:div w:id="450824780">
                  <w:marLeft w:val="0"/>
                  <w:marRight w:val="0"/>
                  <w:marTop w:val="0"/>
                  <w:marBottom w:val="0"/>
                  <w:divBdr>
                    <w:top w:val="none" w:sz="0" w:space="0" w:color="auto"/>
                    <w:left w:val="none" w:sz="0" w:space="0" w:color="auto"/>
                    <w:bottom w:val="none" w:sz="0" w:space="0" w:color="auto"/>
                    <w:right w:val="none" w:sz="0" w:space="0" w:color="auto"/>
                  </w:divBdr>
                  <w:divsChild>
                    <w:div w:id="80377208">
                      <w:marLeft w:val="0"/>
                      <w:marRight w:val="0"/>
                      <w:marTop w:val="0"/>
                      <w:marBottom w:val="0"/>
                      <w:divBdr>
                        <w:top w:val="none" w:sz="0" w:space="0" w:color="auto"/>
                        <w:left w:val="none" w:sz="0" w:space="0" w:color="auto"/>
                        <w:bottom w:val="none" w:sz="0" w:space="0" w:color="auto"/>
                        <w:right w:val="none" w:sz="0" w:space="0" w:color="auto"/>
                      </w:divBdr>
                      <w:divsChild>
                        <w:div w:id="2043509115">
                          <w:marLeft w:val="0"/>
                          <w:marRight w:val="0"/>
                          <w:marTop w:val="0"/>
                          <w:marBottom w:val="0"/>
                          <w:divBdr>
                            <w:top w:val="none" w:sz="0" w:space="0" w:color="auto"/>
                            <w:left w:val="none" w:sz="0" w:space="0" w:color="auto"/>
                            <w:bottom w:val="none" w:sz="0" w:space="0" w:color="auto"/>
                            <w:right w:val="none" w:sz="0" w:space="0" w:color="auto"/>
                          </w:divBdr>
                          <w:divsChild>
                            <w:div w:id="2084831479">
                              <w:marLeft w:val="0"/>
                              <w:marRight w:val="0"/>
                              <w:marTop w:val="0"/>
                              <w:marBottom w:val="0"/>
                              <w:divBdr>
                                <w:top w:val="none" w:sz="0" w:space="0" w:color="auto"/>
                                <w:left w:val="none" w:sz="0" w:space="0" w:color="auto"/>
                                <w:bottom w:val="none" w:sz="0" w:space="0" w:color="auto"/>
                                <w:right w:val="none" w:sz="0" w:space="0" w:color="auto"/>
                              </w:divBdr>
                              <w:divsChild>
                                <w:div w:id="1100680616">
                                  <w:marLeft w:val="0"/>
                                  <w:marRight w:val="0"/>
                                  <w:marTop w:val="0"/>
                                  <w:marBottom w:val="0"/>
                                  <w:divBdr>
                                    <w:top w:val="none" w:sz="0" w:space="0" w:color="auto"/>
                                    <w:left w:val="none" w:sz="0" w:space="0" w:color="auto"/>
                                    <w:bottom w:val="none" w:sz="0" w:space="0" w:color="auto"/>
                                    <w:right w:val="none" w:sz="0" w:space="0" w:color="auto"/>
                                  </w:divBdr>
                                  <w:divsChild>
                                    <w:div w:id="1679582417">
                                      <w:marLeft w:val="0"/>
                                      <w:marRight w:val="0"/>
                                      <w:marTop w:val="0"/>
                                      <w:marBottom w:val="0"/>
                                      <w:divBdr>
                                        <w:top w:val="none" w:sz="0" w:space="0" w:color="auto"/>
                                        <w:left w:val="none" w:sz="0" w:space="0" w:color="auto"/>
                                        <w:bottom w:val="none" w:sz="0" w:space="0" w:color="auto"/>
                                        <w:right w:val="none" w:sz="0" w:space="0" w:color="auto"/>
                                      </w:divBdr>
                                      <w:divsChild>
                                        <w:div w:id="167838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8697284">
      <w:bodyDiv w:val="1"/>
      <w:marLeft w:val="0"/>
      <w:marRight w:val="0"/>
      <w:marTop w:val="0"/>
      <w:marBottom w:val="0"/>
      <w:divBdr>
        <w:top w:val="none" w:sz="0" w:space="0" w:color="auto"/>
        <w:left w:val="none" w:sz="0" w:space="0" w:color="auto"/>
        <w:bottom w:val="none" w:sz="0" w:space="0" w:color="auto"/>
        <w:right w:val="none" w:sz="0" w:space="0" w:color="auto"/>
      </w:divBdr>
      <w:divsChild>
        <w:div w:id="365101154">
          <w:marLeft w:val="1166"/>
          <w:marRight w:val="0"/>
          <w:marTop w:val="53"/>
          <w:marBottom w:val="0"/>
          <w:divBdr>
            <w:top w:val="none" w:sz="0" w:space="0" w:color="auto"/>
            <w:left w:val="none" w:sz="0" w:space="0" w:color="auto"/>
            <w:bottom w:val="none" w:sz="0" w:space="0" w:color="auto"/>
            <w:right w:val="none" w:sz="0" w:space="0" w:color="auto"/>
          </w:divBdr>
        </w:div>
      </w:divsChild>
    </w:div>
    <w:div w:id="1304506964">
      <w:bodyDiv w:val="1"/>
      <w:marLeft w:val="0"/>
      <w:marRight w:val="0"/>
      <w:marTop w:val="0"/>
      <w:marBottom w:val="0"/>
      <w:divBdr>
        <w:top w:val="none" w:sz="0" w:space="0" w:color="auto"/>
        <w:left w:val="none" w:sz="0" w:space="0" w:color="auto"/>
        <w:bottom w:val="none" w:sz="0" w:space="0" w:color="auto"/>
        <w:right w:val="none" w:sz="0" w:space="0" w:color="auto"/>
      </w:divBdr>
    </w:div>
    <w:div w:id="1505781247">
      <w:bodyDiv w:val="1"/>
      <w:marLeft w:val="0"/>
      <w:marRight w:val="0"/>
      <w:marTop w:val="0"/>
      <w:marBottom w:val="0"/>
      <w:divBdr>
        <w:top w:val="none" w:sz="0" w:space="0" w:color="auto"/>
        <w:left w:val="none" w:sz="0" w:space="0" w:color="auto"/>
        <w:bottom w:val="none" w:sz="0" w:space="0" w:color="auto"/>
        <w:right w:val="none" w:sz="0" w:space="0" w:color="auto"/>
      </w:divBdr>
    </w:div>
    <w:div w:id="1595700686">
      <w:bodyDiv w:val="1"/>
      <w:marLeft w:val="0"/>
      <w:marRight w:val="0"/>
      <w:marTop w:val="0"/>
      <w:marBottom w:val="0"/>
      <w:divBdr>
        <w:top w:val="none" w:sz="0" w:space="0" w:color="auto"/>
        <w:left w:val="none" w:sz="0" w:space="0" w:color="auto"/>
        <w:bottom w:val="none" w:sz="0" w:space="0" w:color="auto"/>
        <w:right w:val="none" w:sz="0" w:space="0" w:color="auto"/>
      </w:divBdr>
    </w:div>
    <w:div w:id="1801070360">
      <w:bodyDiv w:val="1"/>
      <w:marLeft w:val="0"/>
      <w:marRight w:val="0"/>
      <w:marTop w:val="0"/>
      <w:marBottom w:val="0"/>
      <w:divBdr>
        <w:top w:val="none" w:sz="0" w:space="0" w:color="auto"/>
        <w:left w:val="none" w:sz="0" w:space="0" w:color="auto"/>
        <w:bottom w:val="none" w:sz="0" w:space="0" w:color="auto"/>
        <w:right w:val="none" w:sz="0" w:space="0" w:color="auto"/>
      </w:divBdr>
      <w:divsChild>
        <w:div w:id="1442727940">
          <w:marLeft w:val="0"/>
          <w:marRight w:val="0"/>
          <w:marTop w:val="225"/>
          <w:marBottom w:val="75"/>
          <w:divBdr>
            <w:top w:val="single" w:sz="4" w:space="15" w:color="CCCCCC"/>
            <w:left w:val="single" w:sz="4" w:space="11" w:color="CCCCCC"/>
            <w:bottom w:val="single" w:sz="4" w:space="9" w:color="CCCCCC"/>
            <w:right w:val="single" w:sz="4" w:space="11" w:color="CCCCCC"/>
          </w:divBdr>
          <w:divsChild>
            <w:div w:id="683899768">
              <w:marLeft w:val="0"/>
              <w:marRight w:val="0"/>
              <w:marTop w:val="0"/>
              <w:marBottom w:val="0"/>
              <w:divBdr>
                <w:top w:val="none" w:sz="0" w:space="0" w:color="auto"/>
                <w:left w:val="none" w:sz="0" w:space="0" w:color="auto"/>
                <w:bottom w:val="none" w:sz="0" w:space="0" w:color="auto"/>
                <w:right w:val="none" w:sz="0" w:space="0" w:color="auto"/>
              </w:divBdr>
              <w:divsChild>
                <w:div w:id="110900866">
                  <w:marLeft w:val="0"/>
                  <w:marRight w:val="0"/>
                  <w:marTop w:val="360"/>
                  <w:marBottom w:val="0"/>
                  <w:divBdr>
                    <w:top w:val="single" w:sz="4" w:space="0" w:color="FFFFFF"/>
                    <w:left w:val="single" w:sz="4" w:space="0" w:color="FFFFFF"/>
                    <w:bottom w:val="single" w:sz="4" w:space="0" w:color="FFFFFF"/>
                    <w:right w:val="single" w:sz="4" w:space="0" w:color="FFFFFF"/>
                  </w:divBdr>
                  <w:divsChild>
                    <w:div w:id="1784307659">
                      <w:marLeft w:val="0"/>
                      <w:marRight w:val="0"/>
                      <w:marTop w:val="0"/>
                      <w:marBottom w:val="0"/>
                      <w:divBdr>
                        <w:top w:val="none" w:sz="0" w:space="0" w:color="auto"/>
                        <w:left w:val="none" w:sz="0" w:space="0" w:color="auto"/>
                        <w:bottom w:val="none" w:sz="0" w:space="0" w:color="auto"/>
                        <w:right w:val="none" w:sz="0" w:space="0" w:color="auto"/>
                      </w:divBdr>
                      <w:divsChild>
                        <w:div w:id="210765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6186114">
      <w:bodyDiv w:val="1"/>
      <w:marLeft w:val="0"/>
      <w:marRight w:val="0"/>
      <w:marTop w:val="0"/>
      <w:marBottom w:val="0"/>
      <w:divBdr>
        <w:top w:val="none" w:sz="0" w:space="0" w:color="auto"/>
        <w:left w:val="none" w:sz="0" w:space="0" w:color="auto"/>
        <w:bottom w:val="none" w:sz="0" w:space="0" w:color="auto"/>
        <w:right w:val="none" w:sz="0" w:space="0" w:color="auto"/>
      </w:divBdr>
      <w:divsChild>
        <w:div w:id="439185439">
          <w:marLeft w:val="1166"/>
          <w:marRight w:val="0"/>
          <w:marTop w:val="53"/>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E4F1E-BAD3-4A0E-94FB-EDC8C7C53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71</Words>
  <Characters>3258</Characters>
  <Application>Microsoft Office Word</Application>
  <DocSecurity>0</DocSecurity>
  <Lines>27</Lines>
  <Paragraphs>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e Hyun Lee</dc:creator>
  <cp:lastModifiedBy>Windows User</cp:lastModifiedBy>
  <cp:revision>2</cp:revision>
  <cp:lastPrinted>2014-08-11T07:24:00Z</cp:lastPrinted>
  <dcterms:created xsi:type="dcterms:W3CDTF">2014-10-01T05:30:00Z</dcterms:created>
  <dcterms:modified xsi:type="dcterms:W3CDTF">2014-10-01T05:30:00Z</dcterms:modified>
</cp:coreProperties>
</file>